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9BF19A" w14:textId="515747F5" w:rsidR="00A841BF" w:rsidRPr="00712700" w:rsidRDefault="00A841BF" w:rsidP="00A841BF">
      <w:pPr>
        <w:rPr>
          <w:b/>
          <w:bCs/>
          <w:color w:val="2F6920"/>
        </w:rPr>
      </w:pPr>
      <w:r w:rsidRPr="00712700">
        <w:rPr>
          <w:b/>
          <w:bCs/>
          <w:color w:val="000000" w:themeColor="text1"/>
        </w:rPr>
        <w:t xml:space="preserve">Introduction </w:t>
      </w:r>
    </w:p>
    <w:p w14:paraId="68EC4157" w14:textId="32395B1D" w:rsidR="00BA3566" w:rsidRDefault="00FE2E71" w:rsidP="00FE2E71">
      <w:pPr>
        <w:spacing w:after="30" w:line="236" w:lineRule="auto"/>
        <w:ind w:firstLine="720"/>
      </w:pPr>
      <w:r>
        <w:t xml:space="preserve">Neurological conditions include some of the most prevalent of modern life, </w:t>
      </w:r>
      <w:r w:rsidR="00353AF3">
        <w:t>primarily</w:t>
      </w:r>
      <w:r>
        <w:t xml:space="preserve"> due to demographic transitions and developing global economies.</w:t>
      </w:r>
      <w:r w:rsidR="008614BA">
        <w:fldChar w:fldCharType="begin"/>
      </w:r>
      <w:r w:rsidR="00286C5E">
        <w:instrText xml:space="preserve"> ADDIN ZOTERO_ITEM CSL_CITATION {"citationID":"aruetgdlg8","properties":{"formattedCitation":"\\super 1\\nosupersub{}","plainCitation":"1","noteIndex":0},"citationItems":[{"id":3154,"uris":["http://zotero.org/users/5374610/items/RTK4I4JN"],"itemData":{"id":3154,"type":"chapter","abstract":"Scientific discovery and clinical investigation are critical for developing and evaluating new treatments and can have substantial public health benefits. A detailed analysis of clinical trials funded by the National Institute of Neurological Disorders and Stroke found that the public return on investment in clinical trials has been substantial. In addition to the inherent risks involved in clinical trials, the challenges of translating scientific advances into new therapeutic advances are increasing. Many of the challenges of drug development are particularly acute for treatments of neurological conditions. The scope of clinical trials for neurological conditions is rapidly expanding to address orphan indications, biologics, medical devices, surgeries, and comparative effectiveness studies. In addition to drugs, clinical trials frequently evaluate devices for neurological conditions. High quality data on surgical interventions, such as temporal lobe resections for epilepsy are critical to understanding their relative risks and benefits in the target populations.","container-title":"Clinical Trials in Neurology: Design, Conduct, Analysis","event-place":"Cambridge","ISBN":"978-1-139-03244-5","note":"DOI: 10.1017/CBO9781139032445.002","page":"1-7","publisher":"Cambridge University Press","publisher-place":"Cambridge","source":"Cambridge University Press","title":"The Impact of Clinical Trials in Neurology","URL":"https://www.cambridge.org/core/books/clinical-trials-in-neurology/impact-of-clinical-trials-in-neurology/13483E4381BE22E93DE89BC89BED11E1","editor":[{"family":"Ravina","given":"Bernard"},{"family":"Cummings","given":"Jeffrey"},{"family":"McDermott","given":"Michael"},{"family":"Poole","given":"R. Michael"}],"author":[{"family":"Dorsey","given":"E. Ray"},{"family":"Johnston","given":"S. Claiborne"}],"accessed":{"date-parts":[["2023",2,1]]},"issued":{"date-parts":[["2012"]]}}}],"schema":"https://github.com/citation-style-language/schema/raw/master/csl-citation.json"} </w:instrText>
      </w:r>
      <w:r w:rsidR="008614BA">
        <w:fldChar w:fldCharType="separate"/>
      </w:r>
      <w:r w:rsidR="00286C5E" w:rsidRPr="00286C5E">
        <w:rPr>
          <w:vertAlign w:val="superscript"/>
        </w:rPr>
        <w:t>1</w:t>
      </w:r>
      <w:r w:rsidR="008614BA">
        <w:fldChar w:fldCharType="end"/>
      </w:r>
      <w:r w:rsidR="00353AF3">
        <w:t>: One</w:t>
      </w:r>
      <w:r>
        <w:t xml:space="preserve"> 2016 estimate found that this disease area was the most common cause of DALYs and second most common cause of deaths globally</w:t>
      </w:r>
      <w:r w:rsidR="00376E00">
        <w:t>.</w:t>
      </w:r>
      <w:r w:rsidR="008614BA">
        <w:fldChar w:fldCharType="begin"/>
      </w:r>
      <w:r w:rsidR="00286C5E">
        <w:instrText xml:space="preserve"> ADDIN ZOTERO_ITEM CSL_CITATION {"citationID":"a26dbh7qsoo","properties":{"formattedCitation":"\\super 2\\nosupersub{}","plainCitation":"2","noteIndex":0},"citationItems":[{"id":3341,"uris":["http://zotero.org/users/5374610/items/94UHGSQU"],"itemData":{"id":3341,"type":"article-journal","container-title":"The Lancet Neurology","DOI":"10.1016/S1474-4422(18)30499-X","ISSN":"1474-4422, 1474-4465","issue":"5","journalAbbreviation":"The Lancet Neurology","language":"English","note":"publisher: Elsevier\nPMID: 30879893","page":"459-480","source":"www.thelancet.com","title":"Global, regional, and national burden of neurological disorders, 1990–2016: a systematic analysis for the Global Burden of Disease Study 2016","title-short":"Global, regional, and national burden of neurological disorders, 1990–2016","volume":"18","author":[{"family":"Feigin","given":"Valery L."},{"family":"Nichols","given":"Emma"},{"family":"Alam","given":"Tahiya"},{"family":"Bannick","given":"Marlena S."},{"family":"Beghi","given":"Ettore"},{"family":"Blake","given":"Natacha"},{"family":"Culpepper","given":"William J."},{"family":"Dorsey","given":"E. Ray"},{"family":"Elbaz","given":"Alexis"},{"family":"Ellenbogen","given":"Richard G."},{"family":"Fisher","given":"James L."},{"family":"Fitzmaurice","given":"Christina"},{"family":"Giussani","given":"Giorgia"},{"family":"Glennie","given":"Linda"},{"family":"James","given":"Spencer L."},{"family":"Johnson","given":"Catherine Owens"},{"family":"Kassebaum","given":"Nicholas J."},{"family":"Logroscino","given":"Giancarlo"},{"family":"Marin","given":"Benoît"},{"family":"Mountjoy-Venning","given":"W. Cliff"},{"family":"Nguyen","given":"Minh"},{"family":"Ofori-Asenso","given":"Richard"},{"family":"Patel","given":"Anoop P."},{"family":"Piccininni","given":"Marco"},{"family":"Roth","given":"Gregory A."},{"family":"Steiner","given":"Timothy J."},{"family":"Stovner","given":"Lars Jacob"},{"family":"Szoeke","given":"Cassandra E. I."},{"family":"Theadom","given":"Alice"},{"family":"Vollset","given":"Stein Emil"},{"family":"Wallin","given":"Mitchell Taylor"},{"family":"Wright","given":"Claire"},{"family":"Zunt","given":"Joseph Raymond"},{"family":"Abbasi","given":"Nooshin"},{"family":"Abd-Allah","given":"Foad"},{"family":"Abdelalim","given":"Ahmed"},{"family":"Abdollahpour","given":"Ibrahim"},{"family":"Aboyans","given":"Victor"},{"family":"Abraha","given":"Haftom Niguse"},{"family":"Acharya","given":"Dilaram"},{"family":"Adamu","given":"Abdu A."},{"family":"Adebayo","given":"Oladimeji M."},{"family":"Adeoye","given":"Abiodun Moshood"},{"family":"Adsuar","given":"Jose C."},{"family":"Afarideh","given":"Mohsen"},{"family":"Agrawal","given":"Sutapa"},{"family":"Ahmadi","given":"Alireza"},{"family":"Ahmed","given":"Muktar Beshir"},{"family":"Aichour","given":"Amani Nidhal"},{"family":"Aichour","given":"Ibtihel"},{"family":"Aichour","given":"Miloud Taki Eddine"},{"family":"Akinyemi","given":"Rufus Olusola"},{"family":"Akseer","given":"Nadia"},{"family":"Al-Eyadhy","given":"Ayman"},{"family":"Salman","given":"Rustam Al-Shahi"},{"family":"Alahdab","given":"Fares"},{"family":"Alene","given":"Kefyalew Addis"},{"family":"Aljunid","given":"Syed Mohamed"},{"family":"Altirkawi","given":"Khalid"},{"family":"Alvis-Guzman","given":"Nelson"},{"family":"Anber","given":"Nahla Hamed"},{"family":"Antonio","given":"Carl Abelardo T."},{"family":"Arabloo","given":"Jalal"},{"family":"Aremu","given":"Olatunde"},{"family":"Ärnlöv","given":"Johan"},{"family":"Asayesh","given":"Hamid"},{"family":"Asghar","given":"Rana Jawad"},{"family":"Atalay","given":"Hagos Tasew"},{"family":"Awasthi","given":"Ashish"},{"family":"Quintanilla","given":"Beatriz Paulina Ayala"},{"family":"Ayuk","given":"Tambe B."},{"family":"Badawi","given":"Alaa"},{"family":"Banach","given":"Maciej"},{"family":"Banoub","given":"Joseph Adel Mattar"},{"family":"Barboza","given":"Miguel A."},{"family":"Barker-Collo","given":"Suzanne Lyn"},{"family":"Bärnighausen","given":"Till Winfried"},{"family":"Baune","given":"Bernhard T."},{"family":"Bedi","given":"Neeraj"},{"family":"Behzadifar","given":"Masoud"},{"family":"Behzadifar","given":"Meysam"},{"family":"Béjot","given":"Yannick"},{"family":"Bekele","given":"Bayu Begashaw"},{"family":"Belachew","given":"Abate Bekele"},{"family":"Bennett","given":"Derrick A."},{"family":"Bensenor","given":"Isabela M."},{"family":"Berhane","given":"Adugnaw"},{"family":"Beuran","given":"Mircea"},{"family":"Bhattacharyya","given":"Krittika"},{"family":"Bhutta","given":"Zulfiqar A."},{"family":"Biadgo","given":"Belete"},{"family":"Bijani","given":"Ali"},{"family":"Bililign","given":"Nigus"},{"family":"Sayeed","given":"Muhammad Shahdaat Bin"},{"family":"Blazes","given":"Christopher Kynrint"},{"family":"Brayne","given":"Carol"},{"family":"Butt","given":"Zahid A."},{"family":"Campos-Nonato","given":"Ismael R."},{"family":"Cantu-Brito","given":"Carlos"},{"family":"Car","given":"Mate"},{"family":"Cárdenas","given":"Rosario"},{"family":"Carrero","given":"Juan J."},{"family":"Carvalho","given":"Félix"},{"family":"Castañeda-Orjuela","given":"Carlos A."},{"family":"Castro","given":"Franz"},{"family":"Catalá-López","given":"Ferrán"},{"family":"Cerin","given":"Ester"},{"family":"Chaiah","given":"Yazan"},{"family":"Chang","given":"Jung-Chen"},{"family":"Chatziralli","given":"Irini"},{"family":"Chiang","given":"Peggy Pei-Chia"},{"family":"Christensen","given":"Hanne"},{"family":"Christopher","given":"Devasahayam J."},{"family":"Cooper","given":"Cyrus"},{"family":"Cortesi","given":"Paolo Angelo"},{"family":"Costa","given":"Vera M."},{"family":"Criqui","given":"Michael H."},{"family":"Crowe","given":"Christopher Stephen"},{"family":"Damasceno","given":"Albertino Antonio Moura"},{"family":"Daryani","given":"Ahmad"},{"family":"Cruz-Góngora","given":"Vanessa De","dropping-particle":"la"},{"family":"Hoz","given":"Fernando Pio De","dropping-particle":"la"},{"family":"Leo","given":"Diego De"},{"family":"Demoz","given":"Gebre Teklemariam"},{"family":"Deribe","given":"Kebede"},{"family":"Dharmaratne","given":"Samath Dhamminda"},{"family":"Diaz","given":"Daniel"},{"family":"Dinberu","given":"Mesfin Tadese"},{"family":"Djalalinia","given":"Shirin"},{"family":"Doku","given":"David Teye"},{"family":"Dubey","given":"Manisha"},{"family":"Dubljanin","given":"Eleonora"},{"family":"Duken","given":"Eyasu Ejeta"},{"family":"Edvardsson","given":"David"},{"family":"El-Khatib","given":"Ziad"},{"family":"Endres","given":"Matthias"},{"family":"Endries","given":"Aman Yesuf"},{"family":"Eskandarieh","given":"Sharareh"},{"family":"Esteghamati","given":"Alireza"},{"family":"Esteghamati","given":"Sadaf"},{"family":"Farhadi","given":"Farzaneh"},{"family":"Faro","given":"Andre"},{"family":"Farzadfar","given":"Farshad"},{"family":"Farzaei","given":"Mohammad Hosein"},{"family":"Fatima","given":"Batool"},{"family":"Fereshtehnejad","given":"Seyed-Mohammad"},{"family":"Fernandes","given":"Eduarda"},{"family":"Feyissa","given":"Garumma Tolu"},{"family":"Filip","given":"Irina"},{"family":"Fischer","given":"Florian"},{"family":"Fukumoto","given":"Takeshi"},{"family":"Ganji","given":"Morsaleh"},{"family":"Gankpe","given":"Fortune Gbetoho"},{"family":"Garcia-Gordillo","given":"Miguel A."},{"family":"Gebre","given":"Abadi Kahsu"},{"family":"Gebremichael","given":"Teklu Gebrehiwo"},{"family":"Gelaw","given":"Belayneh K."},{"family":"Geleijnse","given":"Johanna M."},{"family":"Geremew","given":"Demeke"},{"family":"Gezae","given":"Kebede Embaye"},{"family":"Ghasemi-Kasman","given":"Maryam"},{"family":"Gidey","given":"Mahari Y."},{"family":"Gill","given":"Paramjit Singh"},{"family":"Gill","given":"Tiffany K."},{"family":"Girma","given":"Efrata Tufa"},{"family":"Gnedovskaya","given":"Elena V."},{"family":"Goulart","given":"Alessandra C."},{"family":"Grada","given":"Ayman"},{"family":"Grosso","given":"Giuseppe"},{"family":"Guo","given":"Yuming"},{"family":"Gupta","given":"Rahul"},{"family":"Gupta","given":"Rajeev"},{"family":"Haagsma","given":"Juanita A."},{"family":"Hagos","given":"Tekleberhan B."},{"family":"Haj-Mirzaian","given":"Arvin"},{"family":"Haj-Mirzaian","given":"Arya"},{"family":"Hamadeh","given":"Randah R."},{"family":"Hamidi","given":"Samer"},{"family":"Hankey","given":"Graeme J."},{"family":"Hao","given":"Yuantao"},{"family":"Haro","given":"Josep Maria"},{"family":"Hassankhani","given":"Hadi"},{"family":"Hassen","given":"Hamid Yimam"},{"family":"Havmoeller","given":"Rasmus"},{"family":"Hay","given":"Simon I."},{"family":"Hegazy","given":"Mohamed I."},{"family":"Heidari","given":"Behnam"},{"family":"Henok","given":"Andualem"},{"family":"Heydarpour","given":"Fatemeh"},{"family":"Hoang","given":"Chi Linh"},{"family":"Hole","given":"Michael K."},{"family":"Rad","given":"Enayatollah Homaie"},{"family":"Hosseini","given":"Seyed Mostafa"},{"family":"Hu","given":"Guoqing"},{"family":"Igumbor","given":"Ehimario U."},{"family":"Ilesanmi","given":"Olayinka Stephen"},{"family":"Irvani","given":"Seyed Sina Naghibi"},{"family":"Islam","given":"Sheikh Mohammed Shariful"},{"family":"Jakovljevic","given":"Mihajlo"},{"family":"Javanbakht","given":"Mehdi"},{"family":"Jha","given":"Ravi Prakash"},{"family":"Jobanputra","given":"Yash B."},{"family":"Jonas","given":"Jost B."},{"family":"Jozwiak","given":"Jacek Jerzy"},{"family":"Jürisson","given":"Mikk"},{"family":"Kahsay","given":"Amaha"},{"family":"Kalani","given":"Rizwan"},{"family":"Kalkonde","given":"Yogeshwar"},{"family":"Kamil","given":"Teshome Abegaz"},{"family":"Kanchan","given":"Tanuj"},{"family":"Karami","given":"Manoochehr"},{"family":"Karch","given":"André"},{"family":"Karimi","given":"Narges"},{"family":"Kasaeian","given":"Amir"},{"family":"Kassa","given":"Tesfaye Dessale"},{"family":"Kassa","given":"Zemenu Yohannes"},{"family":"Kaul","given":"Anil"},{"family":"Kefale","given":"Adane Teshome"},{"family":"Keiyoro","given":"Peter Njenga"},{"family":"Khader","given":"Yousef Saleh"},{"family":"Khafaie","given":"Morteza Abdullatif"},{"family":"Khalil","given":"Ibrahim A."},{"family":"Khan","given":"Ejaz Ahmad"},{"family":"Khang","given":"Young-Ho"},{"family":"Khazaie","given":"Habibolah"},{"family":"Kiadaliri","given":"Aliasghar A."},{"family":"Kiirithio","given":"Daniel N."},{"family":"Kim","given":"Anthony S."},{"family":"Kim","given":"Daniel"},{"family":"Kim","given":"Young-Eun"},{"family":"Kim","given":"Yun Jin"},{"family":"Kisa","given":"Adnan"},{"family":"Kokubo","given":"Yoshihiro"},{"family":"Koyanagi","given":"Ai"},{"family":"Krishnamurthi","given":"Rita V."},{"family":"Defo","given":"Barthelemy Kuate"},{"family":"Bicer","given":"Burcu Kucuk"},{"family":"Kumar","given":"Manasi"},{"family":"Lacey","given":"Ben"},{"family":"Lafranconi","given":"Alessandra"},{"family":"Lansingh","given":"Van C."},{"family":"Latifi","given":"Arman"},{"family":"Leshargie","given":"Cheru Tesema"},{"family":"Li","given":"Shanshan"},{"family":"Liao","given":"Yu"},{"family":"Linn","given":"Shai"},{"family":"Lo","given":"Warren David"},{"family":"Lopez","given":"Jaifred Christian F."},{"family":"Lorkowski","given":"Stefan"},{"family":"Lotufo","given":"Paulo A."},{"family":"Lucas","given":"Robyn M."},{"family":"Lunevicius","given":"Raimundas"},{"family":"Mackay","given":"Mark T."},{"family":"Mahotra","given":"Narayan Bahadur"},{"family":"Majdan","given":"Marek"},{"family":"Majdzadeh","given":"Reza"},{"family":"Majeed","given":"Azeem"},{"family":"Malekzadeh","given":"Reza"},{"family":"Malta","given":"Deborah Carvalho"},{"family":"Manafi","given":"Navid"},{"family":"Mansournia","given":"Mohammad Ali"},{"family":"Mantovani","given":"Lorenzo Giovanni"},{"family":"März","given":"Winfried"},{"family":"Mashamba-Thompson","given":"Tivani Phosa"},{"family":"Massenburg","given":"Benjamin Ballard"},{"family":"Mate","given":"Kedar K. V."},{"family":"McAlinden","given":"Colm"},{"family":"McGrath","given":"John J."},{"family":"Mehta","given":"Varshil"},{"family":"Meier","given":"Toni"},{"family":"Meles","given":"Hagazi Gebre"},{"family":"Melese","given":"Addisu"},{"family":"Memiah","given":"Peter T. N."},{"family":"Memish","given":"Ziad A."},{"family":"Mendoza","given":"Walter"},{"family":"Mengistu","given":"Desalegn Tadese"},{"family":"Mengistu","given":"Getnet"},{"family":"Meretoja","given":"Atte"},{"family":"Meretoja","given":"Tuomo J."},{"family":"Mestrovic","given":"Tomislav"},{"family":"Miazgowski","given":"Bartosz"},{"family":"Miazgowski","given":"Tomasz"},{"family":"Miller","given":"Ted R."},{"family":"Mini","given":"G. K."},{"family":"Mirrakhimov","given":"Erkin M."},{"family":"Moazen","given":"Babak"},{"family":"Mohajer","given":"Bahram"},{"family":"Mezerji","given":"Naser Mohammad Gholi"},{"family":"Mohammadi","given":"Moslem"},{"family":"Mohammadi-Khanaposhtani","given":"Maryam"},{"family":"Mohammadibakhsh","given":"Roghayeh"},{"family":"Mohammadnia-Afrouzi","given":"Mousa"},{"family":"Mohammed","given":"Shafiu"},{"family":"Mohebi","given":"Farnam"},{"family":"Mokdad","given":"Ali H."},{"family":"Monasta","given":"Lorenzo"},{"family":"Mondello","given":"Stefania"},{"family":"Moodley","given":"Yoshan"},{"family":"Moosazadeh","given":"Mahmood"},{"family":"Moradi","given":"Ghobad"},{"family":"Moradi-Lakeh","given":"Maziar"},{"family":"Moradinazar","given":"Mehdi"},{"family":"Moraga","given":"Paula"},{"family":"Velásquez","given":"Ilais Moreno"},{"family":"Morrison","given":"Shane Douglas"},{"family":"Mousavi","given":"Seyyed Meysam"},{"family":"Muhammed","given":"Oumer Sada"},{"family":"Muruet","given":"Walter"},{"family":"Musa","given":"Kamarul Imran"},{"family":"Mustafa","given":"Ghulam"},{"family":"Naderi","given":"Mehdi"},{"family":"Nagel","given":"Gabriele"},{"family":"Naheed","given":"Aliya"},{"family":"Naik","given":"Gurudatta"},{"family":"Najafi","given":"Farid"},{"family":"Nangia","given":"Vinay"},{"family":"Negoi","given":"Ionut"},{"family":"Negoi","given":"Ruxandra Irina"},{"family":"Newton","given":"Charles Richard James"},{"family":"Ngunjiri","given":"Josephine W."},{"family":"Nguyen","given":"Cuong Tat"},{"family":"Nguyen","given":"Long Hoang"},{"family":"Ningrum","given":"Dina Nur Anggraini"},{"family":"Nirayo","given":"Yirga Legesse"},{"family":"Nixon","given":"Molly R."},{"family":"Norrving","given":"Bo"},{"family":"Noubiap","given":"Jean Jacques"},{"family":"Shiadeh","given":"Malihe Nourollahpour"},{"family":"Nyasulu","given":"Peter S."},{"family":"Ogah","given":"Okechukwu Samuel"},{"family":"Oh","given":"In-Hwan"},{"family":"Olagunju","given":"Andrew T."},{"family":"Olagunju","given":"Tinuke O."},{"family":"Olivares","given":"Pedro R."},{"family":"Onwujekwe","given":"Obinna E."},{"family":"Oren","given":"Eyal"},{"family":"Owolabi","given":"Mayowa Ojo"},{"family":"Pa","given":"Mahesh"},{"family":"Pakpour","given":"Amir H."},{"family":"Pan","given":"Wen-Harn"},{"family":"Panda-Jonas","given":"Songhomitra"},{"family":"Pandian","given":"Jeyaraj Durai"},{"family":"Patel","given":"Sangram Kishor"},{"family":"Pereira","given":"David M."},{"family":"Petzold","given":"Max"},{"family":"Pillay","given":"Julian David"},{"family":"Piradov","given":"Michael A."},{"family":"Polanczyk","given":"Guilherme V."},{"family":"Polinder","given":"Suzanne"},{"family":"Postma","given":"Maarten J."},{"family":"Poulton","given":"Richie"},{"family":"Poustchi","given":"Hossein"},{"family":"Prakash","given":"Swayam"},{"family":"Prakash","given":"V."},{"family":"Qorbani","given":"Mostafa"},{"family":"Radfar","given":"Amir"},{"family":"Rafay","given":"Anwar"},{"family":"Rafiei","given":"Alireza"},{"family":"Rahim","given":"Fakher"},{"family":"Rahimi-Movaghar","given":"Vafa"},{"family":"Rahman","given":"Mahfuzar"},{"family":"Rahman","given":"Mohammad Hifz Ur"},{"family":"Rahman","given":"Muhammad Aziz"},{"family":"Rajati","given":"Fatemeh"},{"family":"Ram","given":"Usha"},{"family":"Ranta","given":"Anna"},{"family":"Rawaf","given":"David Laith"},{"family":"Rawaf","given":"Salman"},{"family":"Reinig","given":"Nickolas"},{"family":"Reis","given":"Cesar"},{"family":"Renzaho","given":"Andre M. N."},{"family":"Resnikoff","given":"Serge"},{"family":"Rezaeian","given":"Shahab"},{"family":"Rezai","given":"Mohammad Sadegh"},{"family":"González","given":"Carlos Miguel Rios"},{"family":"Roberts","given":"Nicholas L. S."},{"family":"Roever","given":"Leonardo"},{"family":"Ronfani","given":"Luca"},{"family":"Roro","given":"Elias Merdassa"},{"family":"Roshandel","given":"Gholamreza"},{"family":"Rostami","given":"Ali"},{"family":"Sabbagh","given":"Parisa"},{"family":"Sacco","given":"Ralph L."},{"family":"Sachdev","given":"Perminder S."},{"family":"Saddik","given":"Basema"},{"family":"Safari","given":"Hosein"},{"family":"Safari-Faramani","given":"Roya"},{"family":"Safi","given":"Sare"},{"family":"Safiri","given":"Saeid"},{"family":"Sagar","given":"Rajesh"},{"family":"Sahathevan","given":"Ramesh"},{"family":"Sahebkar","given":"Amirhossein"},{"family":"Sahraian","given":"Mohammad Ali"},{"family":"Salamati","given":"Payman"},{"family":"Zahabi","given":"Saleh Salehi"},{"family":"Salimi","given":"Yahya"},{"family":"Samy","given":"Abdallah M."},{"family":"Sanabria","given":"Juan"},{"family":"Santos","given":"Itamar S."},{"family":"Milicevic","given":"Milena M. Santric"},{"family":"Sarrafzadegan","given":"Nizal"},{"family":"Sartorius","given":"Benn"},{"family":"Sarvi","given":"Shahabeddin"},{"family":"Sathian","given":"Brijesh"},{"family":"Satpathy","given":"Maheswar"},{"family":"Sawant","given":"Arundhati R."},{"family":"Sawhney","given":"Monika"},{"family":"Schneider","given":"Ione J. C."},{"family":"Schöttker","given":"Ben"},{"family":"Schwebel","given":"David C."},{"family":"Seedat","given":"Soraya"},{"family":"Sepanlou","given":"Sadaf G."},{"family":"Shabaninejad","given":"Hosein"},{"family":"Shafieesabet","given":"Azadeh"},{"family":"Shaikh","given":"Masood Ali"},{"family":"Shakir","given":"Raad A."},{"family":"Shams-Beyranvand","given":"Mehran"},{"family":"Shamsizadeh","given":"Morteza"},{"family":"Sharif","given":"Mehdi"},{"family":"Sharif-Alhoseini","given":"Mahdi"},{"family":"She","given":"Jun"},{"family":"Sheikh","given":"Aziz"},{"family":"Sheth","given":"Kevin N."},{"family":"Shigematsu","given":"Mika"},{"family":"Shiri","given":"Rahman"},{"family":"Shirkoohi","given":"Reza"},{"family":"Shiue","given":"Ivy"},{"family":"Siabani","given":"Soraya"},{"family":"Siddiqi","given":"Tariq J."},{"family":"Sigfusdottir","given":"Inga Dora"},{"family":"Sigurvinsdottir","given":"Rannveig"},{"family":"Silberberg","given":"Donald H."},{"family":"Silva","given":"João Pedro"},{"family":"Silveira","given":"Dayane Gabriele Alves"},{"family":"Singh","given":"Jasvinder A."},{"family":"Sinha","given":"Dhirendra Narain"},{"family":"Skiadaresi","given":"Eirini"},{"family":"Smith","given":"Mari"},{"family":"Sobaih","given":"Badr Hasan"},{"family":"Sobhani","given":"Soheila"},{"family":"Soofi","given":"Moslem"},{"family":"Soyiri","given":"Ireneous N."},{"family":"Sposato","given":"Luciano A."},{"family":"Stein","given":"Dan J."},{"family":"Stein","given":"Murray B."},{"family":"Stokes","given":"Mark A."},{"family":"Sufiyan","given":"Mu'awiyyah Babale"},{"family":"Sykes","given":"Bryan L."},{"family":"Sylaja","given":"P. N."},{"family":"Tabarés-Seisdedos","given":"Rafael"},{"family":"Ao","given":"Braden James Te"},{"family":"Tehrani-Banihashemi","given":"Arash"},{"family":"Temsah","given":"Mohamad-Hani"},{"family":"Temsah","given":"Omar"},{"family":"Thakur","given":"Jarnail Singh"},{"family":"Thrift","given":"Amanda G."},{"family":"Topor-Madry","given":"Roman"},{"family":"Tortajada-Girbés","given":"Miguel"},{"family":"Tovani-Palone","given":"Marcos Roberto"},{"family":"Tran","given":"Bach Xuan"},{"family":"Tran","given":"Khanh Bao"},{"family":"Truelsen","given":"Thomas Clement"},{"family":"Tsadik","given":"Afewerki Gebremeskel"},{"family":"Car","given":"Lorainne Tudor"},{"family":"Ukwaja","given":"Kingsley Nnanna"},{"family":"Ullah","given":"Irfan"},{"family":"Usman","given":"Muhammad Shariq"},{"family":"Uthman","given":"Olalekan A."},{"family":"Valdez","given":"Pascual R."},{"family":"Vasankari","given":"Tommi Juhani"},{"family":"Vasanthan","given":"Rajagopalan"},{"family":"Veisani","given":"Yousef"},{"family":"Venketasubramanian","given":"Narayanaswamy"},{"family":"Violante","given":"Francesco S."},{"family":"Vlassov","given":"Vasily"},{"family":"Vosoughi","given":"Kia"},{"family":"Vu","given":"Giang Thu"},{"family":"Vujcic","given":"Isidora S."},{"family":"Wagnew","given":"Fasil Shiferaw"},{"family":"Waheed","given":"Yasir"},{"family":"Wang","given":"Yuan-Pang"},{"family":"Weiderpass","given":"Elisabete"},{"family":"Weiss","given":"Jordan"},{"family":"Whiteford","given":"Harvey A."},{"family":"Wijeratne","given":"Tissa"},{"family":"Winkler","given":"Andrea Sylvia"},{"family":"Wiysonge","given":"Charles Shey"},{"family":"Wolfe","given":"Charles D. A."},{"family":"Xu","given":"Gelin"},{"family":"Yadollahpour","given":"Ali"},{"family":"Yamada","given":"Tomohide"},{"family":"Yano","given":"Yuichiro"},{"family":"Yaseri","given":"Mehdi"},{"family":"Yatsuya","given":"Hiroshi"},{"family":"Yimer","given":"Ebrahim M."},{"family":"Yip","given":"Paul"},{"family":"Yisma","given":"Engida"},{"family":"Yonemoto","given":"Naohiro"},{"family":"Yousefifard","given":"Mahmoud"},{"family":"Yu","given":"Chuanhua"},{"family":"Zaidi","given":"Zoubida"},{"family":"Zaman","given":"Sojib Bin"},{"family":"Zamani","given":"Mohammad"},{"family":"Zandian","given":"Hamed"},{"family":"Zare","given":"Zohreh"},{"family":"Zhang","given":"Yunquan"},{"family":"Zodpey","given":"Sanjay"},{"family":"Naghavi","given":"Mohsen"},{"family":"Murray","given":"Christopher J. L."},{"family":"Vos","given":"Theo"}],"issued":{"date-parts":[["2019",5,1]]}}}],"schema":"https://github.com/citation-style-language/schema/raw/master/csl-citation.json"} </w:instrText>
      </w:r>
      <w:r w:rsidR="008614BA">
        <w:fldChar w:fldCharType="separate"/>
      </w:r>
      <w:r w:rsidR="00286C5E" w:rsidRPr="00286C5E">
        <w:rPr>
          <w:vertAlign w:val="superscript"/>
        </w:rPr>
        <w:t>2</w:t>
      </w:r>
      <w:r w:rsidR="008614BA">
        <w:fldChar w:fldCharType="end"/>
      </w:r>
      <w:r>
        <w:t xml:space="preserve"> </w:t>
      </w:r>
      <w:r w:rsidR="000A5C0C">
        <w:t xml:space="preserve">Despite being one of the most </w:t>
      </w:r>
      <w:r w:rsidR="00474B15">
        <w:t>disabling</w:t>
      </w:r>
      <w:r w:rsidR="000A5C0C">
        <w:t xml:space="preserve"> disease areas, n</w:t>
      </w:r>
      <w:r w:rsidR="00BA3566">
        <w:t xml:space="preserve">eurological drug development </w:t>
      </w:r>
      <w:r w:rsidR="00230AA4">
        <w:t xml:space="preserve">has proven more challenging than </w:t>
      </w:r>
      <w:r w:rsidR="00753948">
        <w:t>othe</w:t>
      </w:r>
      <w:r w:rsidR="00353AF3">
        <w:t>r</w:t>
      </w:r>
      <w:r w:rsidR="00611C31">
        <w:t xml:space="preserve">s, </w:t>
      </w:r>
      <w:r w:rsidR="00E5528C">
        <w:t>with some indication</w:t>
      </w:r>
      <w:r w:rsidR="00777990">
        <w:t>s</w:t>
      </w:r>
      <w:r w:rsidR="00E5528C">
        <w:t xml:space="preserve"> lacking any established</w:t>
      </w:r>
      <w:r w:rsidR="00230AA4">
        <w:t xml:space="preserve"> </w:t>
      </w:r>
      <w:r w:rsidR="00353AF3">
        <w:t>disease-modifying</w:t>
      </w:r>
      <w:r w:rsidR="00230AA4">
        <w:t xml:space="preserve"> standard of care</w:t>
      </w:r>
      <w:r w:rsidR="00E5528C">
        <w:t xml:space="preserve"> </w:t>
      </w:r>
      <w:r w:rsidR="00230AA4">
        <w:t>(</w:t>
      </w:r>
      <w:r w:rsidR="00E5528C">
        <w:t>SOC</w:t>
      </w:r>
      <w:r w:rsidR="00230AA4">
        <w:t>)</w:t>
      </w:r>
      <w:r w:rsidR="00753948">
        <w:t>.</w:t>
      </w:r>
      <w:r w:rsidR="004A4072">
        <w:fldChar w:fldCharType="begin"/>
      </w:r>
      <w:r w:rsidR="00992C02">
        <w:instrText xml:space="preserve"> ADDIN ZOTERO_ITEM CSL_CITATION {"citationID":"a1o4j5s019q","properties":{"formattedCitation":"\\super 3\\nosupersub{}","plainCitation":"3","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schema":"https://github.com/citation-style-language/schema/raw/master/csl-citation.json"} </w:instrText>
      </w:r>
      <w:r w:rsidR="004A4072">
        <w:fldChar w:fldCharType="separate"/>
      </w:r>
      <w:r w:rsidR="00992C02" w:rsidRPr="00992C02">
        <w:rPr>
          <w:vertAlign w:val="superscript"/>
        </w:rPr>
        <w:t>3</w:t>
      </w:r>
      <w:r w:rsidR="004A4072">
        <w:fldChar w:fldCharType="end"/>
      </w:r>
      <w:r w:rsidR="00753948">
        <w:t xml:space="preserve"> The</w:t>
      </w:r>
      <w:r w:rsidR="00BA3566">
        <w:t xml:space="preserve"> difficulties </w:t>
      </w:r>
      <w:r w:rsidR="00753948">
        <w:t>in the development</w:t>
      </w:r>
      <w:r w:rsidR="00C54C36">
        <w:t xml:space="preserve"> area</w:t>
      </w:r>
      <w:r w:rsidR="00753948">
        <w:t xml:space="preserve"> </w:t>
      </w:r>
      <w:r w:rsidR="00BA3566">
        <w:t>start with the</w:t>
      </w:r>
      <w:r w:rsidR="003D604A">
        <w:t xml:space="preserve"> basic</w:t>
      </w:r>
      <w:r w:rsidR="00BA3566">
        <w:t xml:space="preserve"> science, where we understand </w:t>
      </w:r>
      <w:r w:rsidR="00D45110">
        <w:t>relatively little</w:t>
      </w:r>
      <w:r w:rsidR="00BA3566">
        <w:t xml:space="preserve"> about disease patholog</w:t>
      </w:r>
      <w:r w:rsidR="00C54C36">
        <w:t xml:space="preserve">y. When </w:t>
      </w:r>
      <w:r w:rsidR="00777990">
        <w:t xml:space="preserve">these </w:t>
      </w:r>
      <w:r w:rsidR="00C54C36">
        <w:t>theories are brought into p</w:t>
      </w:r>
      <w:r w:rsidR="00BA3566">
        <w:t>reclinical studies</w:t>
      </w:r>
      <w:r w:rsidR="00C54C36">
        <w:t xml:space="preserve">, they </w:t>
      </w:r>
      <w:r w:rsidR="000A5C0C">
        <w:t>additionally</w:t>
      </w:r>
      <w:r w:rsidR="00C54C36">
        <w:t xml:space="preserve"> </w:t>
      </w:r>
      <w:r w:rsidR="00BA3566">
        <w:t xml:space="preserve">suffer </w:t>
      </w:r>
      <w:r w:rsidR="00777990">
        <w:t>from</w:t>
      </w:r>
      <w:r w:rsidR="000A5C0C">
        <w:t xml:space="preserve"> a</w:t>
      </w:r>
      <w:r w:rsidR="00777990">
        <w:t xml:space="preserve"> </w:t>
      </w:r>
      <w:r w:rsidR="00BA3566">
        <w:t>reliance on animal models that vary significantly in their neuronal makeup from humans</w:t>
      </w:r>
      <w:r w:rsidR="004B1EED">
        <w:t xml:space="preserve"> and</w:t>
      </w:r>
      <w:r w:rsidR="00777990">
        <w:t xml:space="preserve"> </w:t>
      </w:r>
      <w:r w:rsidR="004A4072">
        <w:t xml:space="preserve">have trouble </w:t>
      </w:r>
      <w:r w:rsidR="00777990">
        <w:t>ensuring that the</w:t>
      </w:r>
      <w:r w:rsidR="008349AC">
        <w:t xml:space="preserve"> drug </w:t>
      </w:r>
      <w:r w:rsidR="00777990">
        <w:t>is</w:t>
      </w:r>
      <w:r w:rsidR="008349AC">
        <w:t xml:space="preserve"> transported</w:t>
      </w:r>
      <w:r w:rsidR="004B1EED">
        <w:t xml:space="preserve"> across the </w:t>
      </w:r>
      <w:r w:rsidR="00A36923">
        <w:t>blood-brain</w:t>
      </w:r>
      <w:r w:rsidR="004B1EED">
        <w:t xml:space="preserve"> barrier</w:t>
      </w:r>
      <w:r w:rsidR="00BA3566">
        <w:t>.</w:t>
      </w:r>
      <w:r w:rsidR="00BA3566">
        <w:fldChar w:fldCharType="begin"/>
      </w:r>
      <w:r w:rsidR="00992C02">
        <w:instrText xml:space="preserve"> ADDIN ZOTERO_ITEM CSL_CITATION {"citationID":"ahkvs5kpsn","properties":{"formattedCitation":"\\super 3,4\\nosupersub{}","plainCitation":"3,4","noteIndex":0},"citationItems":[{"id":3301,"uris":["http://zotero.org/users/5374610/items/F6DIIYNP"],"itemData":{"id":3301,"type":"chapter","abstract":"This chapter discusses the basic ethical principles and practices for human experimentation. It touches on the related subject of regulatory and legal issues in neurological research. Disorders of the central nervous system (CNS) present a number of challenges for specifying core principles and practices of research ethics. In CNS research, the tensions between regulation and ethics are greatest around the use of placebo controls. Phase 1 trials of new CNS interventions, as with all interventions, generally present a high degree of risk and uncertainty. Many trials involving neurological disorders show evidence of placebo responses. Many CNS drug trials involve brain imaging, in one report, brain abnormalities, like malignancies or vascular malformations, were detected in as many as 18% of healthy volunteers. Issues of justice arise with particular frequency whenever CNS trials involve placebos. Researchers should also attend to various non-verbal or affective elements of communication that shape public expectations.","container-title":"Clinical Trials in Neurology: Design, Conduct, Analysis","event-place":"Cambridge","ISBN":"978-1-139-03244-5","note":"DOI: 10.1017/CBO9781139032445.017","page":"173-186","publisher":"Cambridge University Press","publisher-place":"Cambridge","source":"Cambridge University Press","title":"Ethics in Clinical Trials Involving the Central Nervous System:: Risk, Benefit, Justice, and Integrity","title-short":"Ethics in Clinical Trials Involving the Central Nervous System","URL":"https://www.cambridge.org/core/books/clinical-trials-in-neurology/ethics-in-clinical-trials-involving-the-central-nervous-system/8B6BDC82979C98FECF789B9129786FA0","editor":[{"family":"Ravina","given":"Bernard"},{"family":"Cummings","given":"Jeffrey"},{"family":"McDermott","given":"Michael"},{"family":"Poole","given":"R. Michael"}],"author":[{"family":"Kimmelman","given":"Jonathan"}],"accessed":{"date-parts":[["2023",3,8]]},"issued":{"date-parts":[["2012"]]}}},{"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label":"page"}],"schema":"https://github.com/citation-style-language/schema/raw/master/csl-citation.json"} </w:instrText>
      </w:r>
      <w:r w:rsidR="00BA3566">
        <w:fldChar w:fldCharType="separate"/>
      </w:r>
      <w:r w:rsidR="00992C02" w:rsidRPr="00992C02">
        <w:rPr>
          <w:vertAlign w:val="superscript"/>
        </w:rPr>
        <w:t>3,4</w:t>
      </w:r>
      <w:r w:rsidR="00BA3566">
        <w:fldChar w:fldCharType="end"/>
      </w:r>
      <w:r w:rsidR="00BA3566">
        <w:t xml:space="preserve"> Together, these issues mean that </w:t>
      </w:r>
      <w:r w:rsidR="00777990">
        <w:t xml:space="preserve">new treatment options </w:t>
      </w:r>
      <w:r w:rsidR="00A36923">
        <w:t xml:space="preserve">for </w:t>
      </w:r>
      <w:r w:rsidR="00BA3566">
        <w:t xml:space="preserve">CNS disorders are </w:t>
      </w:r>
      <w:r w:rsidR="00777990">
        <w:t>brought into clinical trials</w:t>
      </w:r>
      <w:r w:rsidR="00BA3566">
        <w:t xml:space="preserve"> with less of an understanding of the treatment </w:t>
      </w:r>
      <w:r w:rsidR="001160F0">
        <w:t xml:space="preserve">and disease </w:t>
      </w:r>
      <w:r w:rsidR="00BA3566">
        <w:t>than in other indications</w:t>
      </w:r>
      <w:r w:rsidR="00230AA4">
        <w:t>.</w:t>
      </w:r>
      <w:r w:rsidR="00BA3566">
        <w:t xml:space="preserve"> </w:t>
      </w:r>
      <w:r w:rsidR="00C54C36">
        <w:t>Once in clinical trials, development</w:t>
      </w:r>
      <w:r w:rsidR="00BA3566">
        <w:t xml:space="preserve"> </w:t>
      </w:r>
      <w:r w:rsidR="00CC5BC2">
        <w:t>then</w:t>
      </w:r>
      <w:r w:rsidR="00BA3566">
        <w:t xml:space="preserve"> suffer</w:t>
      </w:r>
      <w:r w:rsidR="00C54C36">
        <w:t>s</w:t>
      </w:r>
      <w:r w:rsidR="00BA3566">
        <w:t xml:space="preserve"> </w:t>
      </w:r>
      <w:r w:rsidR="00C54C36">
        <w:t>from</w:t>
      </w:r>
      <w:r w:rsidR="00BA3566">
        <w:t xml:space="preserve"> issues measuring the impact of treatments on the CNS, </w:t>
      </w:r>
      <w:r w:rsidR="003B1A63">
        <w:t xml:space="preserve">using </w:t>
      </w:r>
      <w:r w:rsidR="00BA3566">
        <w:t>endpoints that lack validation</w:t>
      </w:r>
      <w:r w:rsidR="003B1A63">
        <w:t xml:space="preserve"> and are not associated with clinical outcomes</w:t>
      </w:r>
      <w:r w:rsidR="00BA3566">
        <w:t>, and the long accumulative nature of the conditions that need years to be measured.</w:t>
      </w:r>
      <w:r w:rsidR="00BA3566">
        <w:fldChar w:fldCharType="begin"/>
      </w:r>
      <w:r w:rsidR="00286C5E">
        <w:instrText xml:space="preserve"> ADDIN ZOTERO_ITEM CSL_CITATION {"citationID":"a1rk57al4ni","properties":{"formattedCitation":"\\super 5\\nosupersub{}","plainCitation":"5","noteIndex":0},"citationItems":[{"id":3158,"uris":["http://zotero.org/users/5374610/items/GGBWT5YB"],"itemData":{"id":3158,"type":"chapter","abstract":"This chapter focuses on the challenges presented by therapeutic targets in the central nervous system (CNS), the manner in which animal models have and can be used to support the translation of therapeutic biologies to the human CNS, the blood brain barrier (BBB), and the uncertainties of CNS drug exposures. It also addresses how these challenges can be met and the associated risks of CNS therapeutic development mitigated. Animal CNS disease models are unique tools that have led to a significant increase in the number of potential new therapeutic targets and an improved understanding of the biologies underlying disease processes. Development of pharmacodynamic (Pd) biomarkers for CNS drug development should be a high priority. Pd biomarkers are used in Phase 1, 2, and 3 studies, although most commonly in Phase 1 and 2 studies.","container-title":"Clinical Trials in Neurology: Design, Conduct, Analysis","event-place":"Cambridge","ISBN":"978-1-139-03244-5","note":"DOI: 10.1017/CBO9781139032445.004","page":"19-27","publisher":"Cambridge University Press","publisher-place":"Cambridge","source":"Cambridge University Press","title":"Unique Challenges in The Development of Therapies for Neurological Disorders","URL":"https://www.cambridge.org/core/books/clinical-trials-in-neurology/unique-challenges-in-the-development-of-therapies-for-neurological-disorders/04951A5609957339B03C620987A34C89","editor":[{"family":"Ravina","given":"Bernard"},{"family":"Cummings","given":"Jeffrey"},{"family":"McDermott","given":"Michael"},{"family":"Poole","given":"R. Michael"}],"author":[{"family":"O’Neill","given":"Gilmore N."}],"accessed":{"date-parts":[["2023",2,1]]},"issued":{"date-parts":[["2012"]]}}}],"schema":"https://github.com/citation-style-language/schema/raw/master/csl-citation.json"} </w:instrText>
      </w:r>
      <w:r w:rsidR="00BA3566">
        <w:fldChar w:fldCharType="separate"/>
      </w:r>
      <w:r w:rsidR="00286C5E" w:rsidRPr="00286C5E">
        <w:rPr>
          <w:vertAlign w:val="superscript"/>
        </w:rPr>
        <w:t>5</w:t>
      </w:r>
      <w:r w:rsidR="00BA3566">
        <w:fldChar w:fldCharType="end"/>
      </w:r>
      <w:r w:rsidR="00E01124">
        <w:t xml:space="preserve"> There</w:t>
      </w:r>
      <w:r w:rsidR="00BA3566">
        <w:t xml:space="preserve"> are additional risks because modifying brain chemistry can impact personality and emotion.</w:t>
      </w:r>
      <w:r w:rsidR="008349AC">
        <w:fldChar w:fldCharType="begin"/>
      </w:r>
      <w:r w:rsidR="00992C02">
        <w:instrText xml:space="preserve"> ADDIN ZOTERO_ITEM CSL_CITATION {"citationID":"a10ae2jnmhb","properties":{"formattedCitation":"\\super 3\\nosupersub{}","plainCitation":"3","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schema":"https://github.com/citation-style-language/schema/raw/master/csl-citation.json"} </w:instrText>
      </w:r>
      <w:r w:rsidR="008349AC">
        <w:fldChar w:fldCharType="separate"/>
      </w:r>
      <w:r w:rsidR="00992C02" w:rsidRPr="00992C02">
        <w:rPr>
          <w:vertAlign w:val="superscript"/>
        </w:rPr>
        <w:t>3</w:t>
      </w:r>
      <w:r w:rsidR="008349AC">
        <w:fldChar w:fldCharType="end"/>
      </w:r>
    </w:p>
    <w:p w14:paraId="4E70341F" w14:textId="2E661E75" w:rsidR="00814F24" w:rsidRPr="00ED58D4" w:rsidRDefault="00BA3566" w:rsidP="00ED58D4">
      <w:pPr>
        <w:ind w:firstLine="720"/>
        <w:rPr>
          <w:b/>
          <w:bCs/>
        </w:rPr>
      </w:pPr>
      <w:r>
        <w:t xml:space="preserve">These factors </w:t>
      </w:r>
      <w:r w:rsidR="005846DE">
        <w:t>together</w:t>
      </w:r>
      <w:r>
        <w:t xml:space="preserve"> create </w:t>
      </w:r>
      <w:r w:rsidR="00C54C36">
        <w:t xml:space="preserve">an </w:t>
      </w:r>
      <w:r w:rsidR="005846DE">
        <w:t>area of drug development</w:t>
      </w:r>
      <w:r>
        <w:t xml:space="preserve"> where investment </w:t>
      </w:r>
      <w:r w:rsidR="00E01124">
        <w:t xml:space="preserve">in the field </w:t>
      </w:r>
      <w:r w:rsidR="004A4072">
        <w:t xml:space="preserve">has a </w:t>
      </w:r>
      <w:r w:rsidR="00E01124">
        <w:t xml:space="preserve">low </w:t>
      </w:r>
      <w:r w:rsidR="004A4072">
        <w:t>chance of success</w:t>
      </w:r>
      <w:r w:rsidR="00E01124">
        <w:t xml:space="preserve"> (between </w:t>
      </w:r>
      <w:r>
        <w:t>6-9%).</w:t>
      </w:r>
      <w:r>
        <w:fldChar w:fldCharType="begin"/>
      </w:r>
      <w:r w:rsidR="00286C5E">
        <w:instrText xml:space="preserve"> ADDIN ZOTERO_ITEM CSL_CITATION {"citationID":"a7iv0p5sts","properties":{"formattedCitation":"\\super 6\\uc0\\u8211{}8\\nosupersub{}","plainCitation":"6–8","noteIndex":0},"citationItems":[{"id":3289,"uris":["http://zotero.org/users/5374610/items/P299FIVD"],"itemData":{"id":3289,"type":"article-journal","container-title":"Science","DOI":"10.1126/science.329.5991.502","issue":"5991","note":"publisher: American Association for the Advancement of Science","page":"502-504","source":"science.org (Atypon)","title":"Is Pharma Running Out of Brainy Ideas?","volume":"329","author":[{"family":"Miller","given":"Greg"}],"issued":{"date-parts":[["2010",7,30]]}}},{"id":354,"uris":["http://zotero.org/users/5374610/items/KHMDHQDJ"],"itemData":{"id":354,"type":"article-journal","abstract":"Several large pharmaceutical companies have selectively downsized their neuroscience research divisions, reflecting a growing view that developing drugs to treat brain diseases is more difficult and often more time-consuming and expensive than developing drugs for other therapeutic areas, and thus represents a weak area for investment. These withdrawals reduce global neuroscience translational capabilities and pose a serious challenge to society's interests in ameliorating the impact of nervous system diseases. While the path forward ultimately lies in improving understandings of disease mechanisms, many promising therapeutic approaches have already been identified, and rebalancing the underlying risk/reward calculus could help keep companies engaged in making CNS drugs. One way to do this that would not require upfront funding is to change the policies that regulate market returns for the most-needed breakthrough drugs. The broader neuroscience community including clinicians and patients should convene to develop and advocate for such policy changes.","container-title":"Neuron","DOI":"10.1016/j.neuron.2014.10.027","ISSN":"1097-4199","issue":"3","journalAbbreviation":"Neuron","language":"eng","note":"number: 3\nPMID: 25442934","page":"554-563","source":"PubMed","title":"Medicines for the mind: policy-based \"pull\" incentives for creating breakthrough CNS drugs","title-short":"Medicines for the mind","volume":"84","author":[{"family":"Choi","given":"Dennis W."},{"family":"Armitage","given":"Robert"},{"family":"Brady","given":"Linda S."},{"family":"Coetzee","given":"Timothy"},{"family":"Fisher","given":"William"},{"family":"Hyman","given":"Steven"},{"family":"Pande","given":"Atul"},{"family":"Paul","given":"Steven"},{"family":"Potter","given":"William"},{"family":"Roin","given":"Benjamin"},{"family":"Sherer","given":"Todd"}],"issued":{"date-parts":[["2014",11,5]]}}},{"id":3332,"uris":["http://zotero.org/users/5374610/items/ISRS6JYH"],"itemData":{"id":3332,"type":"article-journal","abstract":"BOSTON, MA--(Marketwired - Nov 4, 2014) -  Drugs that treat central nervous system (CNS) diseases take more than a year longer to develop and are less...","container-title":"Tufts University, Tufts Center for the Study of Drug Development;","language":"en","title":"CNS Drugs Take Longer to Develop and Have Lower Success Rates Than Other Drugs, According to the Tufts Center for the Study of Drug Development","URL":"https://www.globenewswire.com/news-release/2014/11/04/1187459/0/en/CNS-Drugs-Take-Longer-to-Develop-and-Have-Lower-Success-Rates-Than-Other-Drugs-According-to-the-Tufts-Center-for-the-Study-of-Drug-Development.html","author":[{"family":"Kaitlin","given":"KI"}],"accessed":{"date-parts":[["2023",3,14]]},"issued":{"date-parts":[["2014"]]}}}],"schema":"https://github.com/citation-style-language/schema/raw/master/csl-citation.json"} </w:instrText>
      </w:r>
      <w:r>
        <w:fldChar w:fldCharType="separate"/>
      </w:r>
      <w:r w:rsidR="00286C5E" w:rsidRPr="00286C5E">
        <w:rPr>
          <w:vertAlign w:val="superscript"/>
        </w:rPr>
        <w:t>6–8</w:t>
      </w:r>
      <w:r>
        <w:fldChar w:fldCharType="end"/>
      </w:r>
      <w:r>
        <w:t xml:space="preserve"> </w:t>
      </w:r>
      <w:r w:rsidR="00230AA4">
        <w:t>O</w:t>
      </w:r>
      <w:r w:rsidR="00E01124">
        <w:t>ne</w:t>
      </w:r>
      <w:r w:rsidR="00850A89">
        <w:t xml:space="preserve"> review found that CNS drugs were half as likely to be approved as other indications.</w:t>
      </w:r>
      <w:r w:rsidR="00850A89">
        <w:fldChar w:fldCharType="begin"/>
      </w:r>
      <w:r w:rsidR="00286C5E">
        <w:instrText xml:space="preserve"> ADDIN ZOTERO_ITEM CSL_CITATION {"citationID":"a1e9iscukrm","properties":{"formattedCitation":"\\super 8\\nosupersub{}","plainCitation":"8","noteIndex":0},"citationItems":[{"id":3332,"uris":["http://zotero.org/users/5374610/items/ISRS6JYH"],"itemData":{"id":3332,"type":"article-journal","abstract":"BOSTON, MA--(Marketwired - Nov 4, 2014) -  Drugs that treat central nervous system (CNS) diseases take more than a year longer to develop and are less...","container-title":"Tufts University, Tufts Center for the Study of Drug Development;","language":"en","title":"CNS Drugs Take Longer to Develop and Have Lower Success Rates Than Other Drugs, According to the Tufts Center for the Study of Drug Development","URL":"https://www.globenewswire.com/news-release/2014/11/04/1187459/0/en/CNS-Drugs-Take-Longer-to-Develop-and-Have-Lower-Success-Rates-Than-Other-Drugs-According-to-the-Tufts-Center-for-the-Study-of-Drug-Development.html","author":[{"family":"Kaitlin","given":"KI"}],"accessed":{"date-parts":[["2023",3,14]]},"issued":{"date-parts":[["2014"]]}}}],"schema":"https://github.com/citation-style-language/schema/raw/master/csl-citation.json"} </w:instrText>
      </w:r>
      <w:r w:rsidR="00850A89">
        <w:fldChar w:fldCharType="separate"/>
      </w:r>
      <w:r w:rsidR="00286C5E" w:rsidRPr="00286C5E">
        <w:rPr>
          <w:vertAlign w:val="superscript"/>
        </w:rPr>
        <w:t>8</w:t>
      </w:r>
      <w:r w:rsidR="00850A89">
        <w:fldChar w:fldCharType="end"/>
      </w:r>
      <w:r w:rsidR="00850A89">
        <w:t xml:space="preserve"> </w:t>
      </w:r>
      <w:r w:rsidR="00611C31">
        <w:t>However, neurological disorders are not a monolith characterized by failure to develop effective treatments.</w:t>
      </w:r>
      <w:r w:rsidR="00611C31" w:rsidRPr="00AC0276">
        <w:t xml:space="preserve"> </w:t>
      </w:r>
      <w:r w:rsidR="00611C31">
        <w:t>While nearly all AD drugs have failed,</w:t>
      </w:r>
      <w:r w:rsidR="00611C31">
        <w:fldChar w:fldCharType="begin"/>
      </w:r>
      <w:r w:rsidR="00FE308F">
        <w:instrText xml:space="preserve"> ADDIN ZOTERO_ITEM CSL_CITATION {"citationID":"af6kb3bj6k","properties":{"formattedCitation":"\\super 9\\nosupersub{}","plainCitation":"9","noteIndex":0},"citationItems":[{"id":3334,"uris":["http://zotero.org/users/5374610/items/IX4N6RWU"],"itemData":{"id":3334,"type":"article-journal","abstract":"Amyloid-β (Aβ) senile plaques and neurofibrillary tangles of tau are generally recognized as the culprits of Alzheimer's disease (AD) and related dementia. About 25 years ago, the amyloid cascade hypotheses postulated a direct correlation of plaques with the development of AD, and it has been the dominant theory since then. In this period, more than 200 clinical trials focused mainly on targeting components of the Aβ cascade have dramatically failed, some of them in Phase III. With a greater than 99.6% failure rate at a cost of several billion from governments, industry, and private funders, therapeutic strategies targeting amyloid and tau are now under scrutiny. Therefore, it is time to reevaluate alternatives to targeting Aβ and tau as effective therapeutic strategies for AD. The diagnosis of AD is currently based on medical examination of symptoms including tests to assess memory impairment, attention, language, and other thinking skills. This is complemented with brain scans, such as computed tomography, magnetic resonance imaging, or positron emission tomography with the help of imaging probes targeting Aβ or tau deposits. This approach has contributed to the tunnel vision focus on Aβ and tau as the main culprits of AD. However, events upstream of these proteopathies (age-related impaired neuronal bioenergetics, lysosome function, neurotrophic signaling, and neuroinflammation, among others) are almost surely where the development of alternative therapeutic interventions should be targeted. Here, we present the current status of therapeutic candidates targeting diverse mechanisms and strategies including Aβ and tau, proteins involved in Aβ production and trafficking (ApoE, α/β/γ-secretases), neuroinflammation, neurotransmitters, neuroprotective agents antimicrobials, and gene and stem cell therapy. There are currently around 33 compounds in Phase III, 78 in Phase II, and 32 more in Phase I trials. With the current world health crisis of increased dementia in a rapidly aging population, effective AD therapies are desperately needed.","container-title":"International Review of Neurobiology","DOI":"10.1016/bs.irn.2020.03.022","ISSN":"2162-5514","journalAbbreviation":"Int Rev Neurobiol","language":"eng","note":"PMID: 32739008","page":"3-50","source":"PubMed","title":"Status and future directions of clinical trials in Alzheimer's disease","volume":"154","author":[{"family":"Plascencia-Villa","given":"Germán"},{"family":"Perry","given":"George"}],"issued":{"date-parts":[["2020"]]}}}],"schema":"https://github.com/citation-style-language/schema/raw/master/csl-citation.json"} </w:instrText>
      </w:r>
      <w:r w:rsidR="00611C31">
        <w:fldChar w:fldCharType="separate"/>
      </w:r>
      <w:r w:rsidR="00FE308F" w:rsidRPr="00FE308F">
        <w:rPr>
          <w:vertAlign w:val="superscript"/>
        </w:rPr>
        <w:t>9</w:t>
      </w:r>
      <w:r w:rsidR="00611C31">
        <w:fldChar w:fldCharType="end"/>
      </w:r>
      <w:r w:rsidR="00611C31">
        <w:t xml:space="preserve"> other neurological diseases such as MS and migraine have several classes of medications that make clinical differences. In addition, there is one successful treatment available for TBI and Stroke.</w:t>
      </w:r>
      <w:r w:rsidR="00611C31">
        <w:fldChar w:fldCharType="begin"/>
      </w:r>
      <w:r w:rsidR="00611C31">
        <w:instrText xml:space="preserve"> ADDIN ZOTERO_ITEM CSL_CITATION {"citationID":"a112l6ma5nb","properties":{"formattedCitation":"\\super 3\\nosupersub{}","plainCitation":"3","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label":"page"}],"schema":"https://github.com/citation-style-language/schema/raw/master/csl-citation.json"} </w:instrText>
      </w:r>
      <w:r w:rsidR="00611C31">
        <w:fldChar w:fldCharType="separate"/>
      </w:r>
      <w:r w:rsidR="00611C31" w:rsidRPr="00992C02">
        <w:rPr>
          <w:vertAlign w:val="superscript"/>
        </w:rPr>
        <w:t>3</w:t>
      </w:r>
      <w:r w:rsidR="00611C31">
        <w:fldChar w:fldCharType="end"/>
      </w:r>
      <w:r w:rsidR="00611C31">
        <w:t xml:space="preserve"> </w:t>
      </w:r>
      <w:r>
        <w:t xml:space="preserve">Over time, R&amp;D expenditures have increased in all </w:t>
      </w:r>
      <w:r w:rsidR="00E01124">
        <w:t>areas</w:t>
      </w:r>
      <w:r w:rsidR="00611C31">
        <w:t xml:space="preserve"> of medical research</w:t>
      </w:r>
      <w:r>
        <w:t>, but there has not been an associated increase in approvals in neurologic drug development</w:t>
      </w:r>
      <w:r w:rsidR="00611C31">
        <w:t xml:space="preserve"> overall</w:t>
      </w:r>
      <w:r>
        <w:t>.</w:t>
      </w:r>
      <w:fldSimple w:instr=" ADDIN ZOTERO_TEMP ">
        <w:r w:rsidR="002E3FA9">
          <w:rPr>
            <w:noProof/>
          </w:rPr>
          <w:t xml:space="preserve"> </w:t>
        </w:r>
      </w:fldSimple>
      <w:r>
        <w:t>This has resulted in diminished investment in neurological drug development</w:t>
      </w:r>
      <w:r>
        <w:fldChar w:fldCharType="begin"/>
      </w:r>
      <w:r w:rsidR="00286C5E">
        <w:instrText xml:space="preserve"> ADDIN ZOTERO_ITEM CSL_CITATION {"citationID":"bfU7yTcf","properties":{"formattedCitation":"\\super 6,7\\nosupersub{}","plainCitation":"6,7","noteIndex":0},"citationItems":[{"id":3289,"uris":["http://zotero.org/users/5374610/items/P299FIVD"],"itemData":{"id":3289,"type":"article-journal","container-title":"Science","DOI":"10.1126/science.329.5991.502","issue":"5991","note":"publisher: American Association for the Advancement of Science","page":"502-504","source":"science.org (Atypon)","title":"Is Pharma Running Out of Brainy Ideas?","volume":"329","author":[{"family":"Miller","given":"Greg"}],"issued":{"date-parts":[["2010",7,30]]}}},{"id":354,"uris":["http://zotero.org/users/5374610/items/KHMDHQDJ"],"itemData":{"id":354,"type":"article-journal","abstract":"Several large pharmaceutical companies have selectively downsized their neuroscience research divisions, reflecting a growing view that developing drugs to treat brain diseases is more difficult and often more time-consuming and expensive than developing drugs for other therapeutic areas, and thus represents a weak area for investment. These withdrawals reduce global neuroscience translational capabilities and pose a serious challenge to society's interests in ameliorating the impact of nervous system diseases. While the path forward ultimately lies in improving understandings of disease mechanisms, many promising therapeutic approaches have already been identified, and rebalancing the underlying risk/reward calculus could help keep companies engaged in making CNS drugs. One way to do this that would not require upfront funding is to change the policies that regulate market returns for the most-needed breakthrough drugs. The broader neuroscience community including clinicians and patients should convene to develop and advocate for such policy changes.","container-title":"Neuron","DOI":"10.1016/j.neuron.2014.10.027","ISSN":"1097-4199","issue":"3","journalAbbreviation":"Neuron","language":"eng","note":"number: 3\nPMID: 25442934","page":"554-563","source":"PubMed","title":"Medicines for the mind: policy-based \"pull\" incentives for creating breakthrough CNS drugs","title-short":"Medicines for the mind","volume":"84","author":[{"family":"Choi","given":"Dennis W."},{"family":"Armitage","given":"Robert"},{"family":"Brady","given":"Linda S."},{"family":"Coetzee","given":"Timothy"},{"family":"Fisher","given":"William"},{"family":"Hyman","given":"Steven"},{"family":"Pande","given":"Atul"},{"family":"Paul","given":"Steven"},{"family":"Potter","given":"William"},{"family":"Roin","given":"Benjamin"},{"family":"Sherer","given":"Todd"}],"issued":{"date-parts":[["2014",11,5]]}}}],"schema":"https://github.com/citation-style-language/schema/raw/master/csl-citation.json"} </w:instrText>
      </w:r>
      <w:r>
        <w:fldChar w:fldCharType="separate"/>
      </w:r>
      <w:r w:rsidR="00286C5E" w:rsidRPr="00286C5E">
        <w:rPr>
          <w:vertAlign w:val="superscript"/>
        </w:rPr>
        <w:t>6,7</w:t>
      </w:r>
      <w:r>
        <w:fldChar w:fldCharType="end"/>
      </w:r>
      <w:r>
        <w:t xml:space="preserve"> and lower numbers of applications for funding by the NIH for neuroscience research.</w:t>
      </w:r>
      <w:r>
        <w:fldChar w:fldCharType="begin"/>
      </w:r>
      <w:r w:rsidR="00FE308F">
        <w:instrText xml:space="preserve"> ADDIN ZOTERO_ITEM CSL_CITATION {"citationID":"laexhWSO","properties":{"formattedCitation":"\\super 10\\nosupersub{}","plainCitation":"10","noteIndex":0},"citationItems":[{"id":3303,"uris":["http://zotero.org/users/5374610/items/6TXURHUS"],"itemData":{"id":3303,"type":"article-journal","abstract":"Objective\nTo study and provide an update on the state of clinical research in neurology in the United States.\n\nMethods\nUS American Academy of Neurology members and chairs of departments of neurology were surveyed regarding clinical research in 2016. NIH data on the neuroscience pipeline and extramural grant funding were also collected.\n\nResults\nThe response rate was 32% (n = 254) for nonchair researchers and 58% (n = 67) for department chairs. Researcher respondents were on average 50 years old, 66% were men, and 81% were actively conducting clinical research, with phase II/III clinical trials and outcome measure studies being the most common type of research conducted. Time to conduct research, recruitment, and administrative burden were the major barriers reported. According to department chairs, funding and training opportunities in patient-oriented research have increased over the last 10 years. Overall, applicants to neuroscience-specific NIH institutes for extramural funding have decreased over the same time period.\n\nConclusions\nThe state of clinical research in neurology has remained relatively stable over the last 10 years, but neurologists still have barriers in conducting clinical research. There has been an interval decrease in neuroscience applicants for NIH funding, which raises concerns about the pipeline and future of clinical research in neurology. These results will serve as a reference for the development of solutions to these issues.","container-title":"Neurology","DOI":"10.1212/WNL.0000000000005295","ISSN":"0028-3878","issue":"15","journalAbbreviation":"Neurology","note":"PMID: 29549220\nPMCID: PMC5894931","page":"e1347-e1354","source":"PubMed Central","title":"The state of clinical research in neurology","volume":"90","author":[{"family":"Hall","given":"Deborah A."},{"family":"Ramos","given":"Alberto R."},{"family":"Gelfand","given":"Jeffrey Marc"},{"family":"Videnovic","given":"Aleksander"},{"family":"Benatar","given":"Michael"},{"family":"Cahill","given":"Carolyn"},{"family":"Kluger","given":"Benzi M."},{"family":"Goldman","given":"Myla"}],"issued":{"date-parts":[["2018",4,10]]}}}],"schema":"https://github.com/citation-style-language/schema/raw/master/csl-citation.json"} </w:instrText>
      </w:r>
      <w:r>
        <w:fldChar w:fldCharType="separate"/>
      </w:r>
      <w:r w:rsidR="00FE308F" w:rsidRPr="00FE308F">
        <w:rPr>
          <w:vertAlign w:val="superscript"/>
        </w:rPr>
        <w:t>10</w:t>
      </w:r>
      <w:r>
        <w:fldChar w:fldCharType="end"/>
      </w:r>
      <w:r w:rsidRPr="00A70259">
        <w:t xml:space="preserve"> </w:t>
      </w:r>
      <w:r w:rsidR="00611C31">
        <w:t>Although</w:t>
      </w:r>
      <w:r w:rsidRPr="002E789B">
        <w:t xml:space="preserve"> the probability that a trial in </w:t>
      </w:r>
      <w:r>
        <w:t>some neurological disorders</w:t>
      </w:r>
      <w:r w:rsidRPr="002E789B">
        <w:t xml:space="preserve"> will find a successful drug historically is very low, </w:t>
      </w:r>
      <w:r w:rsidR="00CC5BC2">
        <w:t>positive results</w:t>
      </w:r>
      <w:r w:rsidRPr="002E789B">
        <w:t xml:space="preserve"> would have </w:t>
      </w:r>
      <w:r w:rsidR="00E01124">
        <w:t>a massive</w:t>
      </w:r>
      <w:r w:rsidRPr="002E789B">
        <w:t xml:space="preserve"> impact </w:t>
      </w:r>
      <w:r w:rsidR="00B96A13">
        <w:t>on the experience of millions of patients</w:t>
      </w:r>
      <w:r w:rsidR="0024200E">
        <w:t>.</w:t>
      </w:r>
      <w:r w:rsidRPr="002E789B">
        <w:fldChar w:fldCharType="begin"/>
      </w:r>
      <w:r w:rsidR="00286C5E">
        <w:instrText xml:space="preserve"> ADDIN ZOTERO_ITEM CSL_CITATION {"citationID":"TX9qkTOi","properties":{"formattedCitation":"\\super 1\\nosupersub{}","plainCitation":"1","noteIndex":0},"citationItems":[{"id":3154,"uris":["http://zotero.org/users/5374610/items/RTK4I4JN"],"itemData":{"id":3154,"type":"chapter","abstract":"Scientific discovery and clinical investigation are critical for developing and evaluating new treatments and can have substantial public health benefits. A detailed analysis of clinical trials funded by the National Institute of Neurological Disorders and Stroke found that the public return on investment in clinical trials has been substantial. In addition to the inherent risks involved in clinical trials, the challenges of translating scientific advances into new therapeutic advances are increasing. Many of the challenges of drug development are particularly acute for treatments of neurological conditions. The scope of clinical trials for neurological conditions is rapidly expanding to address orphan indications, biologics, medical devices, surgeries, and comparative effectiveness studies. In addition to drugs, clinical trials frequently evaluate devices for neurological conditions. High quality data on surgical interventions, such as temporal lobe resections for epilepsy are critical to understanding their relative risks and benefits in the target populations.","container-title":"Clinical Trials in Neurology: Design, Conduct, Analysis","event-place":"Cambridge","ISBN":"978-1-139-03244-5","note":"DOI: 10.1017/CBO9781139032445.002","page":"1-7","publisher":"Cambridge University Press","publisher-place":"Cambridge","source":"Cambridge University Press","title":"The Impact of Clinical Trials in Neurology","URL":"https://www.cambridge.org/core/books/clinical-trials-in-neurology/impact-of-clinical-trials-in-neurology/13483E4381BE22E93DE89BC89BED11E1","editor":[{"family":"Ravina","given":"Bernard"},{"family":"Cummings","given":"Jeffrey"},{"family":"McDermott","given":"Michael"},{"family":"Poole","given":"R. Michael"}],"author":[{"family":"Dorsey","given":"E. Ray"},{"family":"Johnston","given":"S. Claiborne"}],"accessed":{"date-parts":[["2023",2,1]]},"issued":{"date-parts":[["2012"]]}}}],"schema":"https://github.com/citation-style-language/schema/raw/master/csl-citation.json"} </w:instrText>
      </w:r>
      <w:r w:rsidRPr="002E789B">
        <w:fldChar w:fldCharType="separate"/>
      </w:r>
      <w:r w:rsidR="00286C5E" w:rsidRPr="00286C5E">
        <w:rPr>
          <w:vertAlign w:val="superscript"/>
        </w:rPr>
        <w:t>1</w:t>
      </w:r>
      <w:r w:rsidRPr="002E789B">
        <w:fldChar w:fldCharType="end"/>
      </w:r>
      <w:r>
        <w:rPr>
          <w:color w:val="000000" w:themeColor="text1"/>
        </w:rPr>
        <w:t xml:space="preserve"> </w:t>
      </w:r>
      <w:r w:rsidR="002569FC">
        <w:rPr>
          <w:color w:val="000000" w:themeColor="text1"/>
        </w:rPr>
        <w:t>This</w:t>
      </w:r>
      <w:r w:rsidR="00CC5BC2">
        <w:rPr>
          <w:color w:val="000000" w:themeColor="text1"/>
        </w:rPr>
        <w:t xml:space="preserve"> emphasizes the need for innovation and </w:t>
      </w:r>
      <w:r w:rsidR="002569FC">
        <w:rPr>
          <w:color w:val="000000" w:themeColor="text1"/>
        </w:rPr>
        <w:t xml:space="preserve">research on </w:t>
      </w:r>
      <w:r w:rsidR="00611C31">
        <w:rPr>
          <w:color w:val="000000" w:themeColor="text1"/>
        </w:rPr>
        <w:t>how to bring</w:t>
      </w:r>
      <w:r w:rsidR="002569FC">
        <w:rPr>
          <w:color w:val="000000" w:themeColor="text1"/>
        </w:rPr>
        <w:t xml:space="preserve"> drugs to approval in this disease area</w:t>
      </w:r>
      <w:r w:rsidR="004A4072">
        <w:rPr>
          <w:color w:val="000000" w:themeColor="text1"/>
        </w:rPr>
        <w:t>.</w:t>
      </w:r>
      <w:r w:rsidR="00814F24">
        <w:t xml:space="preserve"> </w:t>
      </w:r>
    </w:p>
    <w:p w14:paraId="26F00031" w14:textId="061A5A47" w:rsidR="00A841BF" w:rsidRDefault="00A841BF" w:rsidP="00A841BF">
      <w:pPr>
        <w:pStyle w:val="ListParagraph"/>
        <w:ind w:left="0" w:firstLine="720"/>
      </w:pPr>
      <w:r w:rsidRPr="002E789B">
        <w:t>Generally, d</w:t>
      </w:r>
      <w:r w:rsidR="00814F24">
        <w:t>ru</w:t>
      </w:r>
      <w:r w:rsidRPr="002E789B">
        <w:t xml:space="preserve">g development follows a phased approach (1-4), each with a different goal </w:t>
      </w:r>
      <w:r w:rsidR="0024200E">
        <w:t xml:space="preserve">and </w:t>
      </w:r>
      <w:r w:rsidR="000A5C0C">
        <w:t>an</w:t>
      </w:r>
      <w:r w:rsidR="0024200E">
        <w:t xml:space="preserve"> increasing cost and number of patients involved</w:t>
      </w:r>
      <w:r w:rsidRPr="002E789B">
        <w:t>. Briefly, P1 trials focus on gathering pharmacological</w:t>
      </w:r>
      <w:r w:rsidR="0024200E">
        <w:t xml:space="preserve"> data</w:t>
      </w:r>
      <w:r w:rsidR="00B96A13">
        <w:t xml:space="preserve"> and </w:t>
      </w:r>
      <w:r w:rsidRPr="002E789B">
        <w:t xml:space="preserve">safety </w:t>
      </w:r>
      <w:r w:rsidR="0024200E">
        <w:t>information</w:t>
      </w:r>
      <w:r w:rsidR="00B96A13">
        <w:t xml:space="preserve"> </w:t>
      </w:r>
      <w:r w:rsidR="0024200E" w:rsidRPr="002E789B">
        <w:t>for the treatment in humans</w:t>
      </w:r>
      <w:r w:rsidRPr="002E789B">
        <w:t>. P2 trials usually aim to collect safety and dose relationships</w:t>
      </w:r>
      <w:r w:rsidR="004A4072">
        <w:t xml:space="preserve"> while also</w:t>
      </w:r>
      <w:r w:rsidR="004A4072" w:rsidRPr="002E789B">
        <w:t xml:space="preserve"> </w:t>
      </w:r>
      <w:r w:rsidR="004A4072">
        <w:t xml:space="preserve">gathering </w:t>
      </w:r>
      <w:r w:rsidR="004A4072" w:rsidRPr="002E789B">
        <w:t>preliminary information on the efficacy of the new treatment</w:t>
      </w:r>
      <w:r w:rsidR="00230AA4">
        <w:t xml:space="preserve"> using surrogate endpoints</w:t>
      </w:r>
      <w:r w:rsidRPr="002E789B">
        <w:t>.</w:t>
      </w:r>
      <w:r w:rsidR="00074693" w:rsidRPr="002E789B">
        <w:fldChar w:fldCharType="begin"/>
      </w:r>
      <w:r w:rsidR="00A32292">
        <w:instrText xml:space="preserve"> ADDIN ZOTERO_ITEM CSL_CITATION {"citationID":"a1st6n4f7c3","properties":{"formattedCitation":"\\super 11\\nosupersub{}","plainCitation":"11","noteIndex":0},"citationItems":[{"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00074693" w:rsidRPr="002E789B">
        <w:fldChar w:fldCharType="separate"/>
      </w:r>
      <w:r w:rsidR="00A32292" w:rsidRPr="00A32292">
        <w:rPr>
          <w:vertAlign w:val="superscript"/>
        </w:rPr>
        <w:t>11</w:t>
      </w:r>
      <w:r w:rsidR="00074693" w:rsidRPr="002E789B">
        <w:fldChar w:fldCharType="end"/>
      </w:r>
      <w:r w:rsidRPr="002E789B">
        <w:t xml:space="preserve"> </w:t>
      </w:r>
      <w:r w:rsidR="005B7CA6">
        <w:t xml:space="preserve">Phase 2 trials are sometimes separated into Phase 2a </w:t>
      </w:r>
      <w:r w:rsidR="00230AA4">
        <w:t>(which look mainly at</w:t>
      </w:r>
      <w:r w:rsidR="005B7CA6">
        <w:t xml:space="preserve"> safety, tolerability</w:t>
      </w:r>
      <w:r w:rsidR="00E01124">
        <w:t>,</w:t>
      </w:r>
      <w:r w:rsidR="005B7CA6">
        <w:t xml:space="preserve"> and proof of concept</w:t>
      </w:r>
      <w:r w:rsidR="00230AA4">
        <w:t>)</w:t>
      </w:r>
      <w:r w:rsidR="00353AF3">
        <w:t>,</w:t>
      </w:r>
      <w:r w:rsidR="005B7CA6">
        <w:fldChar w:fldCharType="begin"/>
      </w:r>
      <w:r w:rsidR="00A32292">
        <w:instrText xml:space="preserve"> ADDIN ZOTERO_ITEM CSL_CITATION {"citationID":"a2nri3fnkng","properties":{"formattedCitation":"\\super 12\\nosupersub{}","plainCitation":"12","noteIndex":0},"citationItems":[{"id":2722,"uris":["http://zotero.org/groups/2765074/items/5QWXVIPV"],"itemData":{"id":2722,"type":"article-journal","abstract":"Drug development for Alzheimer disease and other neurodegenerative dementias, including frontotemporal dementia, has experienced a long history of phase 2 and phase 3 clinical trials that failed to show efficacy of investigational drugs. Despite differences in clinical and behavioral characteristics, these disorders have shared pathologies and face common challenges in designing early-phase trials that are predictive of late-stage success. Here, we discuss exploratory clinical trials in neurodegenerative dementias. These are generally phase 1b or phase 2a trials that are designed to assess pharmacologic effects and rely on biomarker outcomes, with shorter treatment durations and fewer patients than traditional phase 2 studies. Exploratory trials can establish go/no-go decision points, support proof of concept and dose selection, and terminate drugs that fail to show target engagement with suitable exposure and acceptable safety profiles. Early failure saves valuable resources including opportunity costs. This is especially important for programs in academia and small biotechnology companies but may be applied to high-risk projects in large pharmaceutical companies to achieve proof of concept more rapidly at lower costs than traditional approaches. Exploratory studies in a staged clinical development program may provide promising data to warrant the substantial resources needed to advance compounds through late-stage development. To optimize the design and application of exploratory trials, the Alzheimer's Drug Discovery Foundation and the Association for Frontotemporal Degeneration convened an advisory panel to provide recommendations on outcome measures and statistical considerations for these types of studies and study designs that can improve efficiency in clinical development.","container-title":"Neurology","DOI":"10.1212/WNL.0000000000011774","ISSN":"0028-3878","issue":"20","journalAbbreviation":"Neurology","note":"PMID: 33674360\nPMCID: PMC8205472","page":"944-954","source":"PubMed Central","title":"Value-Generating Exploratory Trials in Neurodegenerative Dementias","volume":"96","author":[{"family":"Friedman","given":"Lauren G."},{"family":"McKeehan","given":"Nicholas"},{"family":"Hara","given":"Yuko"},{"family":"Cummings","given":"Jeffrey L."},{"family":"Matthews","given":"Dawn C."},{"family":"Zhu","given":"Jian"},{"family":"Mohs","given":"Richard C."},{"family":"Wang","given":"Deli"},{"family":"Hendrix","given":"Suzanne B."},{"family":"Quintana","given":"Melanie"},{"family":"Schneider","given":"Lon S."},{"family":"Grundman","given":"Michael"},{"family":"Dickson","given":"Samuel P."},{"family":"Feldman","given":"Howard H."},{"family":"Jaeger","given":"Judith"},{"family":"Finger","given":"Elizabeth C."},{"family":"Ryan","given":"J. Michael"},{"family":"Niehoff","given":"Debra"},{"family":"Dickinson","given":"Susan L-J."},{"family":"Markowitz","given":"Jessica T."},{"family":"Owen","given":"Meriel"},{"family":"Travaglia","given":"Alessio"},{"family":"Fillit","given":"Howard M."}],"issued":{"date-parts":[["2021",5,18]]}}}],"schema":"https://github.com/citation-style-language/schema/raw/master/csl-citation.json"} </w:instrText>
      </w:r>
      <w:r w:rsidR="005B7CA6">
        <w:fldChar w:fldCharType="separate"/>
      </w:r>
      <w:r w:rsidR="00A32292" w:rsidRPr="00A32292">
        <w:rPr>
          <w:vertAlign w:val="superscript"/>
        </w:rPr>
        <w:t>12</w:t>
      </w:r>
      <w:r w:rsidR="005B7CA6">
        <w:fldChar w:fldCharType="end"/>
      </w:r>
      <w:r w:rsidR="005B7CA6">
        <w:t xml:space="preserve"> and 2b </w:t>
      </w:r>
      <w:r w:rsidR="00230AA4">
        <w:t>(which test for</w:t>
      </w:r>
      <w:r w:rsidR="005B7CA6">
        <w:t xml:space="preserve"> efficacy</w:t>
      </w:r>
      <w:r w:rsidR="00230AA4">
        <w:t>)</w:t>
      </w:r>
      <w:r w:rsidR="005B7CA6">
        <w:t>.</w:t>
      </w:r>
      <w:r w:rsidR="00B37DA0">
        <w:t xml:space="preserve"> </w:t>
      </w:r>
      <w:r w:rsidR="0024200E">
        <w:t>Next</w:t>
      </w:r>
      <w:r w:rsidRPr="002E789B">
        <w:t xml:space="preserve">, P3 trials </w:t>
      </w:r>
      <w:r w:rsidR="00E01124">
        <w:t>aim to determine</w:t>
      </w:r>
      <w:r w:rsidRPr="002E789B">
        <w:t xml:space="preserve"> whether there </w:t>
      </w:r>
      <w:r w:rsidR="00E01124">
        <w:t>are</w:t>
      </w:r>
      <w:r w:rsidRPr="002E789B">
        <w:t xml:space="preserve"> enough safety and efficacy signals to move forward to approval. Finally, P4 trials are typically run post-approval to widen the approved population. These goals can vary across disease areas</w:t>
      </w:r>
      <w:r w:rsidR="00E01124">
        <w:t>,</w:t>
      </w:r>
      <w:r w:rsidR="0024200E">
        <w:t xml:space="preserve"> and the phase priorities are occasionally flexible</w:t>
      </w:r>
      <w:r w:rsidR="00E01124">
        <w:t>.</w:t>
      </w:r>
      <w:r w:rsidRPr="002E789B">
        <w:fldChar w:fldCharType="begin"/>
      </w:r>
      <w:r w:rsidR="00A32292">
        <w:instrText xml:space="preserve"> ADDIN ZOTERO_ITEM CSL_CITATION {"citationID":"JpzijS2p","properties":{"formattedCitation":"\\super 11\\nosupersub{}","plainCitation":"11","noteIndex":0},"citationItems":[{"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Pr="002E789B">
        <w:fldChar w:fldCharType="separate"/>
      </w:r>
      <w:r w:rsidR="00A32292" w:rsidRPr="00A32292">
        <w:rPr>
          <w:vertAlign w:val="superscript"/>
        </w:rPr>
        <w:t>11</w:t>
      </w:r>
      <w:r w:rsidRPr="002E789B">
        <w:fldChar w:fldCharType="end"/>
      </w:r>
      <w:r w:rsidRPr="002E789B">
        <w:t xml:space="preserve"> </w:t>
      </w:r>
    </w:p>
    <w:p w14:paraId="55FA63BD" w14:textId="3946C4F2" w:rsidR="007D4CBE" w:rsidRDefault="00B17802" w:rsidP="00812702">
      <w:pPr>
        <w:pStyle w:val="ListParagraph"/>
        <w:ind w:left="0" w:firstLine="720"/>
      </w:pPr>
      <w:r>
        <w:t>There</w:t>
      </w:r>
      <w:r w:rsidR="00A841BF" w:rsidRPr="002E789B">
        <w:t xml:space="preserve"> are calls for new</w:t>
      </w:r>
      <w:r w:rsidR="004A4072">
        <w:t xml:space="preserve"> and</w:t>
      </w:r>
      <w:r w:rsidR="00A841BF" w:rsidRPr="002E789B">
        <w:t xml:space="preserve"> creative ways of modifying the drug development process to get these drugs to patients faster</w:t>
      </w:r>
      <w:r w:rsidR="0039689F">
        <w:t xml:space="preserve"> and </w:t>
      </w:r>
      <w:r w:rsidR="000A5C0C">
        <w:t xml:space="preserve">to </w:t>
      </w:r>
      <w:r w:rsidR="002A2863">
        <w:t>increase the incentives for companies to invest in their development</w:t>
      </w:r>
      <w:r w:rsidR="0039689F">
        <w:t xml:space="preserve"> without putting large numbers of patients and money into futile trials</w:t>
      </w:r>
      <w:r w:rsidR="002A2863">
        <w:t>.</w:t>
      </w:r>
      <w:r w:rsidR="002A2863">
        <w:fldChar w:fldCharType="begin"/>
      </w:r>
      <w:r w:rsidR="00286C5E">
        <w:instrText xml:space="preserve"> ADDIN ZOTERO_ITEM CSL_CITATION {"citationID":"a2idpc4v8lj","properties":{"formattedCitation":"\\super 7\\nosupersub{}","plainCitation":"7","noteIndex":0},"citationItems":[{"id":354,"uris":["http://zotero.org/users/5374610/items/KHMDHQDJ"],"itemData":{"id":354,"type":"article-journal","abstract":"Several large pharmaceutical companies have selectively downsized their neuroscience research divisions, reflecting a growing view that developing drugs to treat brain diseases is more difficult and often more time-consuming and expensive than developing drugs for other therapeutic areas, and thus represents a weak area for investment. These withdrawals reduce global neuroscience translational capabilities and pose a serious challenge to society's interests in ameliorating the impact of nervous system diseases. While the path forward ultimately lies in improving understandings of disease mechanisms, many promising therapeutic approaches have already been identified, and rebalancing the underlying risk/reward calculus could help keep companies engaged in making CNS drugs. One way to do this that would not require upfront funding is to change the policies that regulate market returns for the most-needed breakthrough drugs. The broader neuroscience community including clinicians and patients should convene to develop and advocate for such policy changes.","container-title":"Neuron","DOI":"10.1016/j.neuron.2014.10.027","ISSN":"1097-4199","issue":"3","journalAbbreviation":"Neuron","language":"eng","note":"number: 3\nPMID: 25442934","page":"554-563","source":"PubMed","title":"Medicines for the mind: policy-based \"pull\" incentives for creating breakthrough CNS drugs","title-short":"Medicines for the mind","volume":"84","author":[{"family":"Choi","given":"Dennis W."},{"family":"Armitage","given":"Robert"},{"family":"Brady","given":"Linda S."},{"family":"Coetzee","given":"Timothy"},{"family":"Fisher","given":"William"},{"family":"Hyman","given":"Steven"},{"family":"Pande","given":"Atul"},{"family":"Paul","given":"Steven"},{"family":"Potter","given":"William"},{"family":"Roin","given":"Benjamin"},{"family":"Sherer","given":"Todd"}],"issued":{"date-parts":[["2014",11,5]]}}}],"schema":"https://github.com/citation-style-language/schema/raw/master/csl-citation.json"} </w:instrText>
      </w:r>
      <w:r w:rsidR="002A2863">
        <w:fldChar w:fldCharType="separate"/>
      </w:r>
      <w:r w:rsidR="00286C5E" w:rsidRPr="00286C5E">
        <w:rPr>
          <w:vertAlign w:val="superscript"/>
        </w:rPr>
        <w:t>7</w:t>
      </w:r>
      <w:r w:rsidR="002A2863">
        <w:fldChar w:fldCharType="end"/>
      </w:r>
      <w:r w:rsidR="00A841BF" w:rsidRPr="002E789B">
        <w:t xml:space="preserve"> For example, when</w:t>
      </w:r>
      <w:r w:rsidR="00DE5229">
        <w:t xml:space="preserve"> interventions </w:t>
      </w:r>
      <w:r w:rsidR="00353AF3">
        <w:t>have</w:t>
      </w:r>
      <w:r w:rsidR="00DE5229">
        <w:t xml:space="preserve"> shown exceptional promise in</w:t>
      </w:r>
      <w:r w:rsidR="00A841BF" w:rsidRPr="002E789B">
        <w:t xml:space="preserve"> P2 trials, </w:t>
      </w:r>
      <w:r w:rsidR="00DE5229">
        <w:t>some commentators</w:t>
      </w:r>
      <w:r w:rsidR="00A841BF" w:rsidRPr="002E789B">
        <w:t xml:space="preserve"> called for bypassing P3 trials and going directly to approval without this extra layer of evidence gathering.</w:t>
      </w:r>
      <w:r w:rsidR="00A841BF" w:rsidRPr="002E789B">
        <w:fldChar w:fldCharType="begin"/>
      </w:r>
      <w:r w:rsidR="00A32292">
        <w:instrText xml:space="preserve"> ADDIN ZOTERO_ITEM CSL_CITATION {"citationID":"a244vf9cet3","properties":{"formattedCitation":"\\super 13\\nosupersub{}","plainCitation":"13","noteIndex":0},"citationItems":[{"id":3286,"uris":["http://zotero.org/users/5374610/items/NZHBQ5VA"],"itemData":{"id":3286,"type":"article-newspaper","abstract":"Two cousins developed the same lethal cancer; only one could take part in an experimental drug trial. Critics say that new science behind the drugs has eclipsed the old rules, and ethics, of testing them.","container-title":"The New York Times","ISSN":"0362-4331","language":"en-US","section":"Health","source":"NYTimes.com","title":"New Drugs Stir Debate on Rules of Clinical Trials","URL":"https://www.nytimes.com/2010/09/19/health/research/19trial.html","author":[{"family":"Harmon","given":"Amy"}],"accessed":{"date-parts":[["2023",3,7]]},"issued":{"date-parts":[["2010",9,19]]}}}],"schema":"https://github.com/citation-style-language/schema/raw/master/csl-citation.json"} </w:instrText>
      </w:r>
      <w:r w:rsidR="00A841BF" w:rsidRPr="002E789B">
        <w:fldChar w:fldCharType="separate"/>
      </w:r>
      <w:r w:rsidR="00A32292" w:rsidRPr="00A32292">
        <w:rPr>
          <w:vertAlign w:val="superscript"/>
        </w:rPr>
        <w:t>13</w:t>
      </w:r>
      <w:r w:rsidR="00A841BF" w:rsidRPr="002E789B">
        <w:fldChar w:fldCharType="end"/>
      </w:r>
      <w:r w:rsidR="00A841BF" w:rsidRPr="002E789B">
        <w:t xml:space="preserve"> Other designs, such as phase </w:t>
      </w:r>
      <w:r w:rsidR="004A4072">
        <w:t>1/2</w:t>
      </w:r>
      <w:r w:rsidR="00A841BF" w:rsidRPr="002E789B">
        <w:t xml:space="preserve"> or 2/3, create seamless transitions from phase to phase, using </w:t>
      </w:r>
      <w:r w:rsidR="00E01124">
        <w:t>fewer</w:t>
      </w:r>
      <w:r w:rsidR="00A841BF" w:rsidRPr="002E789B">
        <w:t xml:space="preserve"> patients, time, and resources </w:t>
      </w:r>
      <w:r w:rsidR="00DE5229">
        <w:t xml:space="preserve">– at least in the </w:t>
      </w:r>
      <w:r w:rsidR="00A841BF" w:rsidRPr="002E789B">
        <w:t>ideal.</w:t>
      </w:r>
      <w:del w:id="0" w:author="Hannah Moyer" w:date="2023-05-12T12:54:00Z">
        <w:r w:rsidR="00353AF3" w:rsidDel="00250057">
          <w:delText xml:space="preserve"> </w:delText>
        </w:r>
      </w:del>
      <w:r w:rsidR="00A841BF" w:rsidRPr="002E789B">
        <w:fldChar w:fldCharType="begin"/>
      </w:r>
      <w:r w:rsidR="00A32292">
        <w:instrText xml:space="preserve"> ADDIN ZOTERO_ITEM CSL_CITATION {"citationID":"a1plveh29t3","properties":{"formattedCitation":"\\super 14\\uc0\\u8211{}19\\nosupersub{}","plainCitation":"14–19","noteIndex":0},"citationItems":[{"id":2571,"uris":["http://zotero.org/users/5374610/items/QXJZT85R"],"itemData":{"id":2571,"type":"article-journal","abstract":"The global impact of Alzheimer's disease (AD) continues to increase, and focused efforts are needed to address this immense public health challenge. National leaders have set a goal to prevent or effectively treat AD by 2025. In this paper, we discuss the path to 2025, and what is feasible in this time frame given the realities and challenges of AD drug development, with a focus on disease-modifying therapies (DMTs). Under the current conditions, only drugs currently in late Phase 1 or later will have a chance of being approved by 2025. If pipeline attrition rates remain high, only a few compounds at best will meet this time frame. There is an opportunity to reduce the time and risk of AD drug development through an improvement in trial design; better trial infrastructure; disease registries of well-characterized participant cohorts to help with more rapid enrollment of appropriate study populations; validated biomarkers to better detect disease, determine risk and monitor disease progression as well as predict disease response; more sensitive clinical assessment tools; and faster regulatory review. To implement change requires efforts to build awareness, educate and foster engagement; increase funding for both basic and clinical research; reduce fragmented environments and systems; increase learning from successes and failures; promote data standardization and increase wider data sharing; understand AD at the basic biology level; and rapidly translate new knowledge into clinical development. Improved mechanistic understanding of disease onset and progression is central to more efficient AD drug development and will lead to improved therapeutic approaches and targets. The opportunity for more than a few new therapies by 2025 is small. Accelerating research and clinical development efforts and bringing DMTs to market sooner would have a significant impact on the future societal burden of AD. As these steps are put in place and plans come to fruition, e.g., approval of a DMT, it can be predicted that momentum will build, the process will be self-sustaining, and the path to 2025, and beyond, becomes clearer.","container-title":"Alzheimer's Research &amp; Therapy","DOI":"10.1186/s13195-016-0207-9","ISSN":"1758-9193","journalAbbreviation":"Alzheimers Res Ther","language":"eng","note":"PMID: 27646601\nPMCID: PMC5028936","page":"39","source":"PubMed","title":"Drug development in Alzheimer's disease: the path to 2025","title-short":"Drug development in Alzheimer's disease","volume":"8","author":[{"family":"Cummings","given":"Jeffrey"},{"family":"Aisen","given":"Paul S."},{"family":"DuBois","given":"Bruno"},{"family":"Frölich","given":"Lutz"},{"family":"Jack","given":"Clifford R."},{"family":"Jones","given":"Roy W."},{"family":"Morris","given":"John C."},{"family":"Raskin","given":"Joel"},{"family":"Dowsett","given":"Sherie A."},{"family":"Scheltens","given":"Philip"}],"issued":{"date-parts":[["2016",9,20]]}}},{"id":2540,"uris":["http://zotero.org/users/5374610/items/3FVZTAAI"],"itemData":{"id":2540,"type":"article-journal","abstract":"The development of disease-modifying treatments for Alzheimer's disease (AD) faces a number of barriers. Among these are the lack of surrogate biomarkers, the exceptional size and duration of clinical trials, difficulties in identifying appropriate populations for clinical trials, and the limitations of monotherapies in addressing such a complex multifactorial disease. This study sets out to first estimate the consequent impact on the expected cost of developing disease-modifying treatments for AD and then to estimate the potential benefits of bringing together industry, academic, and government stakeholders to co-invest in, for example, developing better biomarkers and cognitive assessment tools, building out advanced registries and clinical trial-readiness cohorts, and establishing clinical trial platforms to investigate combinations of candidate drugs and biomarkers from the portfolios of multiple companies. Estimates based on interviews with experts on AD research and development suggest that the cost of one new drug is now $5.7 billion (95% confidence interval (CI) $3.7-9.5 billion) and could be reduced to $2.0 billion (95% CI $1.5-2.9 billion). The associated acceleration in the arrival of disease-modifying treatments could reduce the number of case years of dementia by 7.0 million (95% CI 4.4-9.4 million) in the United States from 2025 through 2040.","container-title":"Annals of the New York Academy of Sciences","DOI":"10.1111/nyas.12417","ISSN":"1749-6632","journalAbbreviation":"Ann N Y Acad Sci","language":"eng","note":"PMID: 24673372\nPMCID: PMC4285871","page":"17-34","source":"PubMed","title":"Economic analysis of opportunities to accelerate Alzheimer's disease research and development","volume":"1313","author":[{"family":"Scott","given":"Troy J."},{"family":"O'Connor","given":"Alan C."},{"family":"Link","given":"Albert N."},{"family":"Beaulieu","given":"Travis J."}],"issued":{"date-parts":[["2014",4]]}}},{"id":2406,"uris":["http://zotero.org/users/5374610/items/8PS3943I"],"itemData":{"id":2406,"type":"article-journal","abstract":"The traditional oncology drug development paradigm of single arm phase II studies followed by a randomized phase III study has limitations for modern oncology drug development. Interpretation of single arm phase II study results is difficult when a new drug is used in combination with other agents or when progression free survival is used as the endpoint rather than tumor shrinkage. Randomized phase II studies are more informative for these objectives but increase both the number of patients and time required to determine the value of a new experimental agent. In this paper, we compare different phase II study strategies to determine the most efficient drug development path in terms of number of patients and length of time to conclusion of drug efficacy on overall survival.","container-title":"Clinical cancer research : an official journal of the American Association for Cancer Research","DOI":"10.1158/1078-0432.CCR-08-3205","ISSN":"1078-0432","issue":"19","journalAbbreviation":"Clin Cancer Res","note":"PMID: 19789306\nPMCID: PMC2757284","page":"5950-5955","source":"PubMed Central","title":"A Comparison of Phase II Study Strategies","volume":"15","author":[{"family":"Hunsberger","given":"Sally"},{"family":"Zhao","given":"Yingdong"},{"family":"Simon","given":"Richard"}],"issued":{"date-parts":[["2009",10,1]]}}},{"id":3284,"uris":["http://zotero.org/users/5374610/items/VAXSULSL"],"itemData":{"id":3284,"type":"article-journal","abstract":"This article reviews phase 2-3 clinical trial designs, including their genesis and the potential role of such designs in treatment evaluation. The paper begins with a discussion of the many scientific flaws in the conventional phase 2 --&gt; phase 3 treatment evaluation process that motivate phase 2-3 designs. This is followed by descriptions of some particular phase 2-3 designs that have been proposed, including two-stage designs to evaluate one experimental treatment, a design that accommodates both frontline and salvage therapy in oncology, two-stage select-and-test designs that evaluate several experimental treatments, dose-ranging designs, and a seamless phase 2-3 design based on both early response-toxicity outcomes and later event times. A general conclusion is that, in many circumstances, a properly designed phase 2-3 trial utilizes resources much more efficiently and provides much more reliable inferences than conventional methods.","container-title":"Lifetime Data Analysis","DOI":"10.1007/s10985-007-9049-x","ISSN":"1380-7870","issue":"1","journalAbbreviation":"Lifetime Data Anal","language":"eng","note":"PMID: 17763973","page":"37-53","source":"PubMed","title":"A review of phase 2-3 clinical trial designs","volume":"14","author":[{"family":"Thall","given":"Peter F."}],"issued":{"date-parts":[["2008",3]]}}},{"id":3299,"uris":["http://zotero.org/users/5374610/items/GE9F4HS8"],"itemData":{"id":3299,"type":"chapter","abstract":"The rapid proliferation of interest in adaptive designs, and inconsistent use of terminology, has created confusion about similarities and differences among the various techniques. This chapter focuses on some specific adaptive designs that have received the most attention to date. Although many adaptive designs employ the use of Bayesian statistical techniques, it is important to consider both Bayesian and Frequentist approaches to adaptive designs. Adaptive designs are generally well accepted and encouraged for early phases of drug development. For confirmatory trials, regulatory agencies will accept some adaptive designs but are cautious about others. A number of adaptive designs have been classified as 'generally well understood adaptive designs with valid approaches to implementation' in the FDA guidance document on adaptive designs. The major barriers to the implementation of adaptive designs in future clinical trial protocols are primarily logistical, rather than statistical.","container-title":"Clinical Trials in Neurology: Design, Conduct, Analysis","event-place":"Cambridge","ISBN":"978-1-139-03244-5","note":"DOI: 10.1017/CBO9781139032445.010","page":"91-100","publisher":"Cambridge University Press","publisher-place":"Cambridge","source":"Cambridge University Press","title":"Adaptive Design Across Stages of Therapeutic Development","URL":"https://www.cambridge.org/core/books/clinical-trials-in-neurology/adaptive-design-across-stages-of-therapeutic-development/330E612BD3B270B0D256791A9CA63CA7","editor":[{"family":"Ravina","given":"Bernard"},{"family":"Cummings","given":"Jeffrey"},{"family":"McDermott","given":"Michael"},{"family":"Poole","given":"R. Michael"}],"author":[{"family":"Coffey","given":"Christopher S."}],"accessed":{"date-parts":[["2023",3,8]]},"issued":{"date-parts":[["2012"]]}}},{"id":3322,"uris":["http://zotero.org/users/5374610/items/HU43ZI5T"],"itemData":{"id":3322,"type":"article-journal","abstract":"Phase II proof of concept (POC) (IIa) and dose-finding (IIb) studies represent major challenges in drug development. Prolonged development times delay effective therapies from reaching patients in need and adversely affect industry goals of decreasing time to market. Biomarkers including magnetic resonance imaging, cerebrospinal fluid tau and amyloid beta, and amyloid positron emission tomography have been considered as alternative outcomes to clinical measures. None of these is yet validated. Population enrichment is another possible solution to POC studies. More rapid progression to prespecified milestones can be achieved by enriching the population with risk factors. Conclusions based on enriched populations must be extrapolated with caution. Clinical measures with greater sensitivity than standard trial instruments might represent another strategy applicable to POC studies. Adaptive dose-response designs are being considered as a means of shortening phase IIb studies and creating a seamless interface with phase III. None of these strategies have been validated in a successful drug development program; all have some promise for reforming phase II and answering the central question of \"how much information is sufficient to proceed to phase III without excessive risk for failure?\"","container-title":"Alzheimer's &amp; Dementia: The Journal of the Alzheimer's Association","DOI":"10.1016/j.jalz.2007.10.002","ISSN":"1552-5279","issue":"1 Suppl 1","journalAbbreviation":"Alzheimers Dement","language":"eng","note":"PMID: 18631992","page":"S15-20","source":"PubMed","title":"Optimizing phase II of drug development for disease-modifying compounds","volume":"4","author":[{"family":"Cummings","given":"Jeffrey L."}],"issued":{"date-parts":[["2008",1]]}}}],"schema":"https://github.com/citation-style-language/schema/raw/master/csl-citation.json"} </w:instrText>
      </w:r>
      <w:r w:rsidR="00A841BF" w:rsidRPr="002E789B">
        <w:fldChar w:fldCharType="separate"/>
      </w:r>
      <w:r w:rsidR="00A32292" w:rsidRPr="00A32292">
        <w:rPr>
          <w:vertAlign w:val="superscript"/>
        </w:rPr>
        <w:t>14–19</w:t>
      </w:r>
      <w:r w:rsidR="00A841BF" w:rsidRPr="002E789B">
        <w:fldChar w:fldCharType="end"/>
      </w:r>
      <w:r w:rsidR="00A841BF" w:rsidRPr="002E789B">
        <w:t xml:space="preserve"> </w:t>
      </w:r>
      <w:r w:rsidR="00B37DA0">
        <w:t xml:space="preserve">In neurology, other </w:t>
      </w:r>
      <w:r w:rsidR="00735561">
        <w:lastRenderedPageBreak/>
        <w:t>techniques</w:t>
      </w:r>
      <w:r w:rsidR="00B37DA0">
        <w:t xml:space="preserve"> for speeding up drug development include shortening P2 trials</w:t>
      </w:r>
      <w:r w:rsidR="004A4072">
        <w:t>,</w:t>
      </w:r>
      <w:r w:rsidR="00B37DA0">
        <w:fldChar w:fldCharType="begin"/>
      </w:r>
      <w:r w:rsidR="00A32292">
        <w:instrText xml:space="preserve"> ADDIN ZOTERO_ITEM CSL_CITATION {"citationID":"a2hnmkba7ri","properties":{"formattedCitation":"\\super 15\\nosupersub{}","plainCitation":"15","noteIndex":0},"citationItems":[{"id":2540,"uris":["http://zotero.org/users/5374610/items/3FVZTAAI"],"itemData":{"id":2540,"type":"article-journal","abstract":"The development of disease-modifying treatments for Alzheimer's disease (AD) faces a number of barriers. Among these are the lack of surrogate biomarkers, the exceptional size and duration of clinical trials, difficulties in identifying appropriate populations for clinical trials, and the limitations of monotherapies in addressing such a complex multifactorial disease. This study sets out to first estimate the consequent impact on the expected cost of developing disease-modifying treatments for AD and then to estimate the potential benefits of bringing together industry, academic, and government stakeholders to co-invest in, for example, developing better biomarkers and cognitive assessment tools, building out advanced registries and clinical trial-readiness cohorts, and establishing clinical trial platforms to investigate combinations of candidate drugs and biomarkers from the portfolios of multiple companies. Estimates based on interviews with experts on AD research and development suggest that the cost of one new drug is now $5.7 billion (95% confidence interval (CI) $3.7-9.5 billion) and could be reduced to $2.0 billion (95% CI $1.5-2.9 billion). The associated acceleration in the arrival of disease-modifying treatments could reduce the number of case years of dementia by 7.0 million (95% CI 4.4-9.4 million) in the United States from 2025 through 2040.","container-title":"Annals of the New York Academy of Sciences","DOI":"10.1111/nyas.12417","ISSN":"1749-6632","journalAbbreviation":"Ann N Y Acad Sci","language":"eng","note":"PMID: 24673372\nPMCID: PMC4285871","page":"17-34","source":"PubMed","title":"Economic analysis of opportunities to accelerate Alzheimer's disease research and development","volume":"1313","author":[{"family":"Scott","given":"Troy J."},{"family":"O'Connor","given":"Alan C."},{"family":"Link","given":"Albert N."},{"family":"Beaulieu","given":"Travis J."}],"issued":{"date-parts":[["2014",4]]}}}],"schema":"https://github.com/citation-style-language/schema/raw/master/csl-citation.json"} </w:instrText>
      </w:r>
      <w:r w:rsidR="00B37DA0">
        <w:fldChar w:fldCharType="separate"/>
      </w:r>
      <w:r w:rsidR="00A32292" w:rsidRPr="00A32292">
        <w:rPr>
          <w:vertAlign w:val="superscript"/>
        </w:rPr>
        <w:t>15</w:t>
      </w:r>
      <w:r w:rsidR="00B37DA0">
        <w:fldChar w:fldCharType="end"/>
      </w:r>
      <w:r w:rsidR="00837FFB">
        <w:t xml:space="preserve"> using basket or platform trials</w:t>
      </w:r>
      <w:r w:rsidR="004A4072">
        <w:t>,</w:t>
      </w:r>
      <w:r w:rsidR="00837FFB">
        <w:fldChar w:fldCharType="begin"/>
      </w:r>
      <w:r w:rsidR="00A32292">
        <w:instrText xml:space="preserve"> ADDIN ZOTERO_ITEM CSL_CITATION {"citationID":"a1fmm5f8h40","properties":{"formattedCitation":"\\super 12\\nosupersub{}","plainCitation":"12","noteIndex":0},"citationItems":[{"id":2722,"uris":["http://zotero.org/groups/2765074/items/5QWXVIPV"],"itemData":{"id":2722,"type":"article-journal","abstract":"Drug development for Alzheimer disease and other neurodegenerative dementias, including frontotemporal dementia, has experienced a long history of phase 2 and phase 3 clinical trials that failed to show efficacy of investigational drugs. Despite differences in clinical and behavioral characteristics, these disorders have shared pathologies and face common challenges in designing early-phase trials that are predictive of late-stage success. Here, we discuss exploratory clinical trials in neurodegenerative dementias. These are generally phase 1b or phase 2a trials that are designed to assess pharmacologic effects and rely on biomarker outcomes, with shorter treatment durations and fewer patients than traditional phase 2 studies. Exploratory trials can establish go/no-go decision points, support proof of concept and dose selection, and terminate drugs that fail to show target engagement with suitable exposure and acceptable safety profiles. Early failure saves valuable resources including opportunity costs. This is especially important for programs in academia and small biotechnology companies but may be applied to high-risk projects in large pharmaceutical companies to achieve proof of concept more rapidly at lower costs than traditional approaches. Exploratory studies in a staged clinical development program may provide promising data to warrant the substantial resources needed to advance compounds through late-stage development. To optimize the design and application of exploratory trials, the Alzheimer's Drug Discovery Foundation and the Association for Frontotemporal Degeneration convened an advisory panel to provide recommendations on outcome measures and statistical considerations for these types of studies and study designs that can improve efficiency in clinical development.","container-title":"Neurology","DOI":"10.1212/WNL.0000000000011774","ISSN":"0028-3878","issue":"20","journalAbbreviation":"Neurology","note":"PMID: 33674360\nPMCID: PMC8205472","page":"944-954","source":"PubMed Central","title":"Value-Generating Exploratory Trials in Neurodegenerative Dementias","volume":"96","author":[{"family":"Friedman","given":"Lauren G."},{"family":"McKeehan","given":"Nicholas"},{"family":"Hara","given":"Yuko"},{"family":"Cummings","given":"Jeffrey L."},{"family":"Matthews","given":"Dawn C."},{"family":"Zhu","given":"Jian"},{"family":"Mohs","given":"Richard C."},{"family":"Wang","given":"Deli"},{"family":"Hendrix","given":"Suzanne B."},{"family":"Quintana","given":"Melanie"},{"family":"Schneider","given":"Lon S."},{"family":"Grundman","given":"Michael"},{"family":"Dickson","given":"Samuel P."},{"family":"Feldman","given":"Howard H."},{"family":"Jaeger","given":"Judith"},{"family":"Finger","given":"Elizabeth C."},{"family":"Ryan","given":"J. Michael"},{"family":"Niehoff","given":"Debra"},{"family":"Dickinson","given":"Susan L-J."},{"family":"Markowitz","given":"Jessica T."},{"family":"Owen","given":"Meriel"},{"family":"Travaglia","given":"Alessio"},{"family":"Fillit","given":"Howard M."}],"issued":{"date-parts":[["2021",5,18]]}}}],"schema":"https://github.com/citation-style-language/schema/raw/master/csl-citation.json"} </w:instrText>
      </w:r>
      <w:r w:rsidR="00837FFB">
        <w:fldChar w:fldCharType="separate"/>
      </w:r>
      <w:r w:rsidR="00A32292" w:rsidRPr="00A32292">
        <w:rPr>
          <w:vertAlign w:val="superscript"/>
        </w:rPr>
        <w:t>12</w:t>
      </w:r>
      <w:r w:rsidR="00837FFB">
        <w:fldChar w:fldCharType="end"/>
      </w:r>
      <w:r w:rsidR="002538CE">
        <w:t xml:space="preserve"> historical controls</w:t>
      </w:r>
      <w:r w:rsidR="004A4072">
        <w:t>,</w:t>
      </w:r>
      <w:r w:rsidR="002538CE">
        <w:fldChar w:fldCharType="begin"/>
      </w:r>
      <w:r w:rsidR="00A32292">
        <w:instrText xml:space="preserve"> ADDIN ZOTERO_ITEM CSL_CITATION {"citationID":"akrb8c4bqu","properties":{"formattedCitation":"\\super 20\\nosupersub{}","plainCitation":"20","noteIndex":0},"citationItems":[{"id":3336,"uris":["http://zotero.org/users/5374610/items/CJTBSUBF"],"itemData":{"id":3336,"type":"article-journal","abstract":"The regulatory standards of the United States Food and Drug Administration (FDA) require substantial evidence of effectiveness from adequate and well-controlled trials that typically use a valid comparison to an internal concurrent control. However, when it is not feasible or ethical to use an internal control, particularly in rare disease populations, relying on external controls may be acceptable. To better understand the use of external controls to support product development and approval, we reviewed FDA regulatory approval decisions between 2000 and 2019 for drug and biologic products to identify pivotal studies that leveraged external controls, with a focus on select therapeutic areas. Forty-five approvals were identified where FDA accepted external control data in their benefit/risk assessment; they did so for many reasons including the rare nature of the disease, ethical concerns regarding use of a placebo or no-treatment arm, the seriousness of the condition, and the high unmet medical need. Retrospective natural history data, including retrospective reviews of patient records, was the most common source of external control (44%). Other types of external control were baseline control (33%); published data (11%); and data from a previous clinical study (11%). To gain further insights, a comprehensive evaluation of selected approvals utilizing different types of external control is provided to highlight the variety of approaches used by sponsors and the challenges encountered in supporting product development and FDA decision making; particularly, the value and use of retrospective natural history in the development of products for rare diseases. Education on the use of external controls based on FDA regulatory precedent will allow for continued use and broader application of innovative approaches to clinical trial design, while avoiding delays in product development for rare diseases. Learnings from this review also highlight the need to update regulatory guidance to acknowledge the utility of external controls, particularly retrospective natural history data.","container-title":"Therapeutic Innovation &amp; Regulatory Science","DOI":"10.1007/s43441-021-00302-y","ISSN":"2168-4790","issue":"5","journalAbbreviation":"Ther Innov Regul Sci","note":"PMID: 34014439\nPMCID: PMC8332598","page":"1019-1035","source":"PubMed Central","title":"The Use of External Controls in FDA Regulatory Decision Making","volume":"55","author":[{"family":"Jahanshahi","given":"Mahta"},{"family":"Gregg","given":"Keith"},{"family":"Davis","given":"Gillian"},{"family":"Ndu","given":"Adora"},{"family":"Miller","given":"Veronica"},{"family":"Vockley","given":"Jerry"},{"family":"Ollivier","given":"Cecile"},{"family":"Franolic","given":"Tanja"},{"family":"Sakai","given":"Sharon"}],"issued":{"date-parts":[["2021"]]}}}],"schema":"https://github.com/citation-style-language/schema/raw/master/csl-citation.json"} </w:instrText>
      </w:r>
      <w:r w:rsidR="002538CE">
        <w:fldChar w:fldCharType="separate"/>
      </w:r>
      <w:r w:rsidR="00A32292" w:rsidRPr="00A32292">
        <w:rPr>
          <w:vertAlign w:val="superscript"/>
        </w:rPr>
        <w:t>20</w:t>
      </w:r>
      <w:r w:rsidR="002538CE">
        <w:fldChar w:fldCharType="end"/>
      </w:r>
      <w:r w:rsidR="004A4072">
        <w:t xml:space="preserve"> </w:t>
      </w:r>
      <w:r w:rsidR="00D063DE">
        <w:t>pragmatic phase 3 trials</w:t>
      </w:r>
      <w:r w:rsidR="004A4072">
        <w:t>,</w:t>
      </w:r>
      <w:r w:rsidR="00D063DE">
        <w:fldChar w:fldCharType="begin"/>
      </w:r>
      <w:r w:rsidR="00A32292">
        <w:instrText xml:space="preserve"> ADDIN ZOTERO_ITEM CSL_CITATION {"citationID":"a2dmbk2tb61","properties":{"formattedCitation":"\\super 21\\nosupersub{}","plainCitation":"21","noteIndex":0},"citationItems":[{"id":2564,"uris":["http://zotero.org/users/5374610/items/E63UWNIS"],"itemData":{"id":2564,"type":"article-journal","container-title":"JAMA neurology","DOI":"10.1001/jamaneurol.2019.3784","ISSN":"2168-6157","issue":"2","journalAbbreviation":"JAMA Neurol","language":"eng","note":"PMID: 31738375","page":"162-163","source":"PubMed","title":"Pragmatic Trials and Repurposed Drugs for Alzheimer Disease","volume":"77","author":[{"family":"Schneider","given":"Lon S."}],"issued":{"date-parts":[["2020",2,1]]}}}],"schema":"https://github.com/citation-style-language/schema/raw/master/csl-citation.json"} </w:instrText>
      </w:r>
      <w:r w:rsidR="00D063DE">
        <w:fldChar w:fldCharType="separate"/>
      </w:r>
      <w:r w:rsidR="00A32292" w:rsidRPr="00A32292">
        <w:rPr>
          <w:vertAlign w:val="superscript"/>
        </w:rPr>
        <w:t>21</w:t>
      </w:r>
      <w:r w:rsidR="00D063DE">
        <w:fldChar w:fldCharType="end"/>
      </w:r>
      <w:r w:rsidR="00D063DE">
        <w:t xml:space="preserve"> </w:t>
      </w:r>
      <w:r w:rsidR="00814F24">
        <w:t>enrichment designs,</w:t>
      </w:r>
      <w:r w:rsidR="00962C96">
        <w:fldChar w:fldCharType="begin"/>
      </w:r>
      <w:r w:rsidR="00A32292">
        <w:instrText xml:space="preserve"> ADDIN ZOTERO_ITEM CSL_CITATION {"citationID":"a24ak3p9fin","properties":{"formattedCitation":"\\super 22\\nosupersub{}","plainCitation":"22","noteIndex":0},"citationItems":[{"id":3400,"uris":["http://zotero.org/users/5374610/items/PJWRNPWQ"],"itemData":{"id":3400,"type":"article-journal","abstract":"Thoughtful clinical trial design is critical for efficient therapeutic development, particularly in the field of amyotrophic lateral sclerosis (ALS), where trials often aim to detect modest treatment effects among a population with heterogeneous disease progression. Appropriate outcome measure selection is necessary for trials to provide decisive and informative results. Investigators must consider the outcome measure’s reliability, responsiveness to detect change when change has actually occurred, clinical relevance, and psychometric performance. ALS clinical trials can also be performed more efficiently by utilizing statistical enrichment techniques. Innovations in ALS prediction models allow for selection of participants with less heterogeneity in disease progression rates without requiring a lead-in period, or participants can be stratified according to predicted progression. Statistical enrichment can reduce the needed sample size and improve study power, but investigators must find a balance between optimizing statistical efficiency and retaining generalizability of study findings to the broader ALS population. Additional progress is still needed for biomarker development and validation to confirm target engagement in ALS treatment trials. Selection of an appropriate biofluid biomarker depends on the treatment mechanism of interest, and biomarker studies should be incorporated into early phase trials. Inclusion of patients with ALS as advisors and advocates can strengthen clinical trial design and study retention, but more engagement efforts are needed to improve diversity and equity in ALS research studies. Another challenge for ALS therapeutic development is identifying ways to respect patient autonomy and improve access to experimental treatment, something that is strongly desired by many patients with ALS and ALS advocacy organizations. Expanded access programs that run concurrently to well-designed and adequately powered randomized controlled trials may provide an opportunity to broaden access to promising therapeutics without compromising scientific integrity or rushing regulatory approval of therapies without adequate proof of efficacy.","container-title":"Neurotherapeutics","DOI":"10.1007/s13311-022-01271-2","ISSN":"1878-7479","issue":"4","journalAbbreviation":"Neurotherapeutics","language":"en","page":"1180-1192","source":"Springer Link","title":"Considerations for Amyotrophic Lateral Sclerosis (ALS) Clinical Trial Design","volume":"19","author":[{"family":"Fournier","given":"Christina N."}],"issued":{"date-parts":[["2022",7,1]]}}}],"schema":"https://github.com/citation-style-language/schema/raw/master/csl-citation.json"} </w:instrText>
      </w:r>
      <w:r w:rsidR="00962C96">
        <w:fldChar w:fldCharType="separate"/>
      </w:r>
      <w:r w:rsidR="00A32292" w:rsidRPr="00A32292">
        <w:rPr>
          <w:vertAlign w:val="superscript"/>
        </w:rPr>
        <w:t>22</w:t>
      </w:r>
      <w:r w:rsidR="00962C96">
        <w:fldChar w:fldCharType="end"/>
      </w:r>
      <w:r w:rsidR="00814F24">
        <w:t xml:space="preserve"> </w:t>
      </w:r>
      <w:ins w:id="1" w:author="Hannah Moyer" w:date="2023-05-12T12:53:00Z">
        <w:r w:rsidR="00250057">
          <w:t>adaptive trials,</w:t>
        </w:r>
      </w:ins>
      <w:r w:rsidR="00250057">
        <w:fldChar w:fldCharType="begin"/>
      </w:r>
      <w:r w:rsidR="00B55701">
        <w:instrText xml:space="preserve"> ADDIN ZOTERO_ITEM CSL_CITATION {"citationID":"afk41plt9a","properties":{"formattedCitation":"\\super 23\\nosupersub{}","plainCitation":"23","noteIndex":0},"citationItems":[{"id":3480,"uris":["http://zotero.org/users/5374610/items/6STYW4UT"],"itemData":{"id":3480,"type":"article-journal","abstract":"One of the challenges in bringing new therapeutic agents (since nimodipine) in for the treatment of cerebral ischemia associated with aneurysmal subarachnoid hemorrhage (aSAH) is the incongruence in therapeutic benefit observed between phase II and subsequent phase III clinical trials. Therefore, identifying areas for improvement in the methodology and interpretation of results is necessary to increase the value of phase II trials. We performed a systematic review of phase II trials that continued into phase III trials, evaluating a therapeutic agent for the treatment of cerebral ischemia associated with aSAH. We followed the Preferred Reporting Items for Systematic reviews and Meta-Analyses guidelines for systematic reviews, and review was based on a peer-reviewed protocol (International Prospective Register of Systematic Reviews no. 222965). A total of nine phase III trials involving 7,088 patients were performed based on eight phase II trials involving 1558 patients. The following therapeutic agents were evaluated in the selected phase II and phase III trials: intravenous tirilazad, intravenous nicardipine, intravenous clazosentan, intravenous magnesium, oral statins, and intraventricular nimodipine. Shortcomings in several design elements of the phase II aSAH trials were identified that may explain the incongruence between phase II and phase III trial results. We suggest the consideration of the following strategies to improve phase II design: increased focus on the selection of surrogate markers of efficacy, selection of the optimal dose and timing of intervention, adjustment for exaggerated estimate of treatment effect in sample size calculations, use of prespecified go/no-go criteria using futility design, use of multicenter design, enrichment of the study population, use of concurrent control or placebo group, and use of innovative trial designs such as seamless phase II to III design. Modifying the design of phase II trials on the basis of lessons learned from previous phase II and phase III trial combinations is necessary to plan more effective phase III trials.","container-title":"Neurocritical Care","DOI":"10.1007/s12028-021-01372-4","ISSN":"1556-0961","issue":"2","journalAbbreviation":"Neurocrit Care","language":"en","page":"662-681","source":"Springer Link","title":"Lessons Learned from Phase II and Phase III Trials Investigating Therapeutic Agents for Cerebral Ischemia Associated with Aneurysmal Subarachnoid Hemorrhage","volume":"36","author":[{"family":"Qureshi","given":"Adnan I."},{"family":"Lobanova","given":"Iryna"},{"family":"Huang","given":"Wei"},{"family":"Ishfaq","given":"Muhammad F."},{"family":"Broderick","given":"Joseph P."},{"family":"Cassarly","given":"Christy N."},{"family":"Martin","given":"Renee H."},{"family":"Macdonald","given":"R. Loch"},{"family":"Suarez","given":"Jose I."}],"issued":{"date-parts":[["2022",4,1]]}}}],"schema":"https://github.com/citation-style-language/schema/raw/master/csl-citation.json"} </w:instrText>
      </w:r>
      <w:r w:rsidR="00250057">
        <w:fldChar w:fldCharType="separate"/>
      </w:r>
      <w:r w:rsidR="00B55701" w:rsidRPr="00B55701">
        <w:rPr>
          <w:vertAlign w:val="superscript"/>
        </w:rPr>
        <w:t>23</w:t>
      </w:r>
      <w:r w:rsidR="00250057">
        <w:fldChar w:fldCharType="end"/>
      </w:r>
      <w:ins w:id="2" w:author="Hannah Moyer" w:date="2023-05-12T12:53:00Z">
        <w:r w:rsidR="00250057">
          <w:t xml:space="preserve"> </w:t>
        </w:r>
      </w:ins>
      <w:r w:rsidR="00D063DE">
        <w:t>and</w:t>
      </w:r>
      <w:r w:rsidR="00735561">
        <w:t xml:space="preserve"> futility designs.</w:t>
      </w:r>
      <w:r w:rsidR="00735561">
        <w:fldChar w:fldCharType="begin"/>
      </w:r>
      <w:r w:rsidR="00B55701">
        <w:instrText xml:space="preserve"> ADDIN ZOTERO_ITEM CSL_CITATION {"citationID":"amh0cedvid","properties":{"formattedCitation":"\\super 23,24\\nosupersub{}","plainCitation":"23,24","noteIndex":0},"citationItems":[{"id":2640,"uris":["http://zotero.org/groups/2765074/items/DI4QK5QG"],"itemData":{"id":2640,"type":"article-journal","container-title":"Stroke; a journal of cerebral circulation","DOI":"10.1161/STROKEAHA.111.000031","ISSN":"0039-2499","issue":"6 0 1","journalAbbreviation":"Stroke","note":"PMID: 23709704\nPMCID: PMC3684044","page":"S116-S118","source":"PubMed Central","title":"Novel Methodologic Approaches to Phase I, II, and III Trials","volume":"44","author":[{"family":"Yeatts","given":"Sharon D."}],"issued":{"date-parts":[["2013",6]]}}},{"id":3480,"uris":["http://zotero.org/users/5374610/items/6STYW4UT"],"itemData":{"id":3480,"type":"article-journal","abstract":"One of the challenges in bringing new therapeutic agents (since nimodipine) in for the treatment of cerebral ischemia associated with aneurysmal subarachnoid hemorrhage (aSAH) is the incongruence in therapeutic benefit observed between phase II and subsequent phase III clinical trials. Therefore, identifying areas for improvement in the methodology and interpretation of results is necessary to increase the value of phase II trials. We performed a systematic review of phase II trials that continued into phase III trials, evaluating a therapeutic agent for the treatment of cerebral ischemia associated with aSAH. We followed the Preferred Reporting Items for Systematic reviews and Meta-Analyses guidelines for systematic reviews, and review was based on a peer-reviewed protocol (International Prospective Register of Systematic Reviews no. 222965). A total of nine phase III trials involving 7,088 patients were performed based on eight phase II trials involving 1558 patients. The following therapeutic agents were evaluated in the selected phase II and phase III trials: intravenous tirilazad, intravenous nicardipine, intravenous clazosentan, intravenous magnesium, oral statins, and intraventricular nimodipine. Shortcomings in several design elements of the phase II aSAH trials were identified that may explain the incongruence between phase II and phase III trial results. We suggest the consideration of the following strategies to improve phase II design: increased focus on the selection of surrogate markers of efficacy, selection of the optimal dose and timing of intervention, adjustment for exaggerated estimate of treatment effect in sample size calculations, use of prespecified go/no-go criteria using futility design, use of multicenter design, enrichment of the study population, use of concurrent control or placebo group, and use of innovative trial designs such as seamless phase II to III design. Modifying the design of phase II trials on the basis of lessons learned from previous phase II and phase III trial combinations is necessary to plan more effective phase III trials.","container-title":"Neurocritical Care","DOI":"10.1007/s12028-021-01372-4","ISSN":"1556-0961","issue":"2","journalAbbreviation":"Neurocrit Care","language":"en","page":"662-681","source":"Springer Link","title":"Lessons Learned from Phase II and Phase III Trials Investigating Therapeutic Agents for Cerebral Ischemia Associated with Aneurysmal Subarachnoid Hemorrhage","volume":"36","author":[{"family":"Qureshi","given":"Adnan I."},{"family":"Lobanova","given":"Iryna"},{"family":"Huang","given":"Wei"},{"family":"Ishfaq","given":"Muhammad F."},{"family":"Broderick","given":"Joseph P."},{"family":"Cassarly","given":"Christy N."},{"family":"Martin","given":"Renee H."},{"family":"Macdonald","given":"R. Loch"},{"family":"Suarez","given":"Jose I."}],"issued":{"date-parts":[["2022",4,1]]}}}],"schema":"https://github.com/citation-style-language/schema/raw/master/csl-citation.json"} </w:instrText>
      </w:r>
      <w:r w:rsidR="00735561">
        <w:fldChar w:fldCharType="separate"/>
      </w:r>
      <w:r w:rsidR="00B55701" w:rsidRPr="00B55701">
        <w:rPr>
          <w:vertAlign w:val="superscript"/>
        </w:rPr>
        <w:t>23,24</w:t>
      </w:r>
      <w:r w:rsidR="00735561">
        <w:fldChar w:fldCharType="end"/>
      </w:r>
      <w:r w:rsidR="00B37DA0">
        <w:t xml:space="preserve"> </w:t>
      </w:r>
    </w:p>
    <w:p w14:paraId="6CB63272" w14:textId="798F3563" w:rsidR="00A82659" w:rsidRPr="002E789B" w:rsidRDefault="00DE5229" w:rsidP="00A82659">
      <w:pPr>
        <w:spacing w:after="30"/>
        <w:ind w:firstLine="360"/>
      </w:pPr>
      <w:r>
        <w:t>The present thesis</w:t>
      </w:r>
      <w:r w:rsidRPr="002E789B">
        <w:t xml:space="preserve"> </w:t>
      </w:r>
      <w:r w:rsidR="00A841BF" w:rsidRPr="002E789B">
        <w:t>will focus on a method less widely characterized and understood</w:t>
      </w:r>
      <w:r>
        <w:t>, which</w:t>
      </w:r>
      <w:r w:rsidR="007D4CBE">
        <w:t xml:space="preserve"> we call</w:t>
      </w:r>
      <w:r w:rsidR="00A841BF" w:rsidRPr="002E789B">
        <w:t xml:space="preserve"> </w:t>
      </w:r>
      <w:r w:rsidR="004A4072">
        <w:t>“</w:t>
      </w:r>
      <w:r w:rsidR="00A841BF" w:rsidRPr="002E789B">
        <w:t xml:space="preserve">P2 </w:t>
      </w:r>
      <w:r w:rsidR="004A4072">
        <w:t>b</w:t>
      </w:r>
      <w:r w:rsidR="00A841BF" w:rsidRPr="002E789B">
        <w:t>ypass</w:t>
      </w:r>
      <w:r>
        <w:t>.</w:t>
      </w:r>
      <w:r w:rsidR="004A4072">
        <w:t>”</w:t>
      </w:r>
      <w:r w:rsidR="00A841BF" w:rsidRPr="002E789B">
        <w:t xml:space="preserve"> </w:t>
      </w:r>
      <w:r w:rsidR="00B96A13">
        <w:t xml:space="preserve">This </w:t>
      </w:r>
      <w:r w:rsidR="00E9218D">
        <w:t>is</w:t>
      </w:r>
      <w:r w:rsidR="00B96A13">
        <w:t xml:space="preserve"> d</w:t>
      </w:r>
      <w:r w:rsidR="00A841BF" w:rsidRPr="002E789B">
        <w:t xml:space="preserve">efined for our purposes as </w:t>
      </w:r>
      <w:r w:rsidR="007D4CBE">
        <w:t xml:space="preserve">the practice of initiating </w:t>
      </w:r>
      <w:r w:rsidR="00A841BF" w:rsidRPr="002E789B">
        <w:t xml:space="preserve">P3 trials without positive </w:t>
      </w:r>
      <w:r w:rsidR="00611C31">
        <w:t xml:space="preserve">efficacy </w:t>
      </w:r>
      <w:r w:rsidR="00A841BF" w:rsidRPr="002E789B">
        <w:t>evidence from a P2 trial</w:t>
      </w:r>
      <w:r w:rsidR="00611C31">
        <w:t xml:space="preserve"> investigating</w:t>
      </w:r>
      <w:r>
        <w:t xml:space="preserve"> </w:t>
      </w:r>
      <w:r w:rsidR="00611C31">
        <w:t>the same treatment in the same disease area</w:t>
      </w:r>
      <w:r w:rsidR="00A2372B">
        <w:t>.</w:t>
      </w:r>
      <w:r w:rsidR="00611C31" w:rsidRPr="002E789B">
        <w:t xml:space="preserve"> </w:t>
      </w:r>
      <w:r w:rsidR="00A82659" w:rsidRPr="002E789B">
        <w:rPr>
          <w:color w:val="000000" w:themeColor="text1"/>
        </w:rPr>
        <w:t xml:space="preserve">In these cases, </w:t>
      </w:r>
      <w:r w:rsidR="002C657B">
        <w:rPr>
          <w:color w:val="000000" w:themeColor="text1"/>
        </w:rPr>
        <w:t xml:space="preserve">the </w:t>
      </w:r>
      <w:r w:rsidR="00A82659" w:rsidRPr="002E789B">
        <w:rPr>
          <w:color w:val="000000" w:themeColor="text1"/>
        </w:rPr>
        <w:t xml:space="preserve">P3 </w:t>
      </w:r>
      <w:r w:rsidR="00A82659" w:rsidRPr="002E789B">
        <w:t xml:space="preserve">trials </w:t>
      </w:r>
      <w:r w:rsidR="002C657B">
        <w:t>may</w:t>
      </w:r>
      <w:r w:rsidR="00A82659" w:rsidRPr="002E789B">
        <w:t xml:space="preserve"> rely on data from other indications or drugs to infer information for their trial. For example, P3 trial investigators can extrapolate from trials looking at a similar drug in the same indication</w:t>
      </w:r>
      <w:r w:rsidR="00A82659" w:rsidRPr="002E789B">
        <w:fldChar w:fldCharType="begin"/>
      </w:r>
      <w:r w:rsidR="00B55701">
        <w:instrText xml:space="preserve"> ADDIN ZOTERO_ITEM CSL_CITATION {"citationID":"0MKfQNi9","properties":{"formattedCitation":"\\super 25\\nosupersub{}","plainCitation":"25","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schema":"https://github.com/citation-style-language/schema/raw/master/csl-citation.json"} </w:instrText>
      </w:r>
      <w:r w:rsidR="00A82659" w:rsidRPr="002E789B">
        <w:fldChar w:fldCharType="separate"/>
      </w:r>
      <w:r w:rsidR="00B55701" w:rsidRPr="00B55701">
        <w:rPr>
          <w:vertAlign w:val="superscript"/>
        </w:rPr>
        <w:t>25</w:t>
      </w:r>
      <w:r w:rsidR="00A82659" w:rsidRPr="002E789B">
        <w:fldChar w:fldCharType="end"/>
      </w:r>
      <w:r w:rsidR="00A82659" w:rsidRPr="002E789B">
        <w:t xml:space="preserve"> or the same drug but a similar indication</w:t>
      </w:r>
      <w:r w:rsidR="004A4072">
        <w:t>.</w:t>
      </w:r>
      <w:r w:rsidR="00A82659" w:rsidRPr="002E789B">
        <w:fldChar w:fldCharType="begin"/>
      </w:r>
      <w:r w:rsidR="00B55701">
        <w:instrText xml:space="preserve"> ADDIN ZOTERO_ITEM CSL_CITATION {"citationID":"a1843pnoebj","properties":{"formattedCitation":"\\super 21,26\\nosupersub{}","plainCitation":"21,26","noteIndex":0},"citationItems":[{"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64,"uris":["http://zotero.org/users/5374610/items/E63UWNIS"],"itemData":{"id":2564,"type":"article-journal","container-title":"JAMA neurology","DOI":"10.1001/jamaneurol.2019.3784","ISSN":"2168-6157","issue":"2","journalAbbreviation":"JAMA Neurol","language":"eng","note":"PMID: 31738375","page":"162-163","source":"PubMed","title":"Pragmatic Trials and Repurposed Drugs for Alzheimer Disease","volume":"77","author":[{"family":"Schneider","given":"Lon S."}],"issued":{"date-parts":[["2020",2,1]]}}}],"schema":"https://github.com/citation-style-language/schema/raw/master/csl-citation.json"} </w:instrText>
      </w:r>
      <w:r w:rsidR="00A82659" w:rsidRPr="002E789B">
        <w:fldChar w:fldCharType="separate"/>
      </w:r>
      <w:r w:rsidR="00B55701" w:rsidRPr="00B55701">
        <w:rPr>
          <w:vertAlign w:val="superscript"/>
        </w:rPr>
        <w:t>21,26</w:t>
      </w:r>
      <w:r w:rsidR="00A82659" w:rsidRPr="002E789B">
        <w:fldChar w:fldCharType="end"/>
      </w:r>
      <w:r w:rsidR="00611C31">
        <w:t xml:space="preserve"> </w:t>
      </w:r>
      <w:r w:rsidR="00A82659" w:rsidRPr="002E789B">
        <w:t>Alternatively, investigators sometimes run P2 trials but persevere after obtaining a nonpositive result on their clinical outcomes</w:t>
      </w:r>
      <w:r w:rsidR="00611C31">
        <w:t xml:space="preserve"> or run P2 trials that are not aimed at investigating efficacy</w:t>
      </w:r>
      <w:r w:rsidR="00A82659">
        <w:t xml:space="preserve">. </w:t>
      </w:r>
      <w:r w:rsidR="00611C31" w:rsidRPr="002E789B">
        <w:t>We will use all these cases to mean P2 bypass.</w:t>
      </w:r>
      <w:r w:rsidR="00611C31">
        <w:t xml:space="preserve"> </w:t>
      </w:r>
      <w:r w:rsidR="00611C31">
        <w:rPr>
          <w:color w:val="000000" w:themeColor="text1"/>
        </w:rPr>
        <w:t xml:space="preserve">There are many documented instances of </w:t>
      </w:r>
      <w:r w:rsidR="00611C31" w:rsidRPr="002E789B">
        <w:rPr>
          <w:color w:val="000000" w:themeColor="text1"/>
        </w:rPr>
        <w:t xml:space="preserve">P3 trials </w:t>
      </w:r>
      <w:r w:rsidR="00611C31">
        <w:rPr>
          <w:color w:val="000000" w:themeColor="text1"/>
        </w:rPr>
        <w:t>that bypassed P2 in neurology</w:t>
      </w:r>
      <w:r w:rsidR="00611C31" w:rsidRPr="002E789B">
        <w:rPr>
          <w:color w:val="000000" w:themeColor="text1"/>
        </w:rPr>
        <w:t>.</w:t>
      </w:r>
      <w:r w:rsidR="00611C31">
        <w:rPr>
          <w:color w:val="000000" w:themeColor="text1"/>
        </w:rPr>
        <w:fldChar w:fldCharType="begin"/>
      </w:r>
      <w:r w:rsidR="00B55701">
        <w:rPr>
          <w:color w:val="000000" w:themeColor="text1"/>
        </w:rPr>
        <w:instrText xml:space="preserve"> ADDIN ZOTERO_ITEM CSL_CITATION {"citationID":"a1l5ig0lopj","properties":{"formattedCitation":"\\super 21,27\\uc0\\u8211{}29\\nosupersub{}","plainCitation":"21,27–29","noteIndex":0},"citationItems":[{"id":2568,"uris":["http://zotero.org/users/5374610/items/WKS8HD84"],"itemData":{"id":2568,"type":"article-journal","abstract":"Efforts to develop new therapies to combat Alzheimer's disease suffer from extraordinarily high failure rates that make it difficult to justify continued investment in the field. Although there are a number of plausible explanations for this extremely high attrition rate, one of the explanations that has received little attention is the lack of compelling data from Phase II studies for compounds that have been pushed into Phase III trials and then have failed. An analysis of publicly available data from the Phase II studies for bapineuzumab and solanezumab indicates that neither compound produced compelling evidence of drug-like behavior that would justify their progression into pivotal trials. The published data suggest that sponsors took decisions to move these compounds into Phase III on the basis of vastly limited data that were rife with type I error and probably driven by commercial concerns. The continued push to move compounds that are not likely to succeed in later stage clinical trials threatens to erode trust in the clinical research enterprise making it much harder to properly test truly promising compounds.","container-title":"Alzheimer's &amp; Dementia : Translational Research &amp; Clinical Interventions","DOI":"10.1016/j.trci.2017.04.005","ISSN":"2352-8737","issue":"3","journalAbbreviation":"Alzheimers Dement (N Y)","note":"PMID: 29067346\nPMCID: PMC5651424","page":"402-409","source":"PubMed Central","title":"Phase II clinical trials of anti–amyloid β antibodies: When is enough, enough?","title-short":"Phase II clinical trials of anti–amyloid β antibodies","volume":"3","author":[{"family":"Gold","given":"Michael"}],"issued":{"date-parts":[["2017",5,17]]}}},{"id":2727,"uris":["http://zotero.org/groups/2765074/items/INVWZ7ND"],"itemData":{"id":2727,"type":"article-journal","abstract":"BACE-1 Inhibitor for Alzheimer’s Disease Verubecestat, an orally administered inhibitor of BACE-1, reduces amyloid concentration in the cerebrospinal fluid. In a randomized, 78-week trial involving patients with mild or moderate Alzheimer’s disease, the drug did not slow cognitive decline as compared with placebo.","container-title":"New England Journal of Medicine","DOI":"10.1056/NEJMoa1706441","ISSN":"0028-4793","issue":"18","note":"publisher: Massachusetts Medical Society\n_eprint: https://doi.org/10.1056/NEJMoa1706441\nPMID: 29719179","page":"1691-1703","source":"Taylor and Francis+NEJM","title":"Randomized Trial of Verubecestat for Mild-to-Moderate Alzheimer’s Disease","volume":"378","author":[{"family":"Egan","given":"Michael F."},{"family":"Kost","given":"James"},{"family":"Tariot","given":"Pierre N."},{"family":"Aisen","given":"Paul S."},{"family":"Cummings","given":"Jeffrey L."},{"family":"Vellas","given":"Bruno"},{"family":"Sur","given":"Cyrille"},{"family":"Mukai","given":"Yuki"},{"family":"Voss","given":"Tiffini"},{"family":"Furtek","given":"Christine"},{"family":"Mahoney","given":"Erin"},{"family":"Harper Mozley","given":"Lyn"},{"family":"Vandenberghe","given":"Rik"},{"family":"Mo","given":"Yi"},{"family":"Michelson","given":"David"}],"issued":{"date-parts":[["2018",5,3]]}}},{"id":3327,"uris":["http://zotero.org/users/5374610/items/AI8Z2EU4"],"itemData":{"id":3327,"type":"article-journal","abstract":"Alzheimer’s disease is a progressive, irreversible, and fatal disease for which accumulation of amyloid beta is thought to play a key role in pathogenesis. Aducanumab is a human monoclonal antibody directed against aggregated soluble and insoluble forms of amyloid beta.","container-title":"The Journal of Prevention of Alzheimer's Disease","DOI":"10.14283/jpad.2022.30","ISSN":"2426-0266","issue":"2","journalAbbreviation":"J Prev Alzheimers Dis","language":"en","page":"197-210","source":"Springer Link","title":"Two Randomized Phase 3 Studies of Aducanumab in Early Alzheimer’s Disease","volume":"9","author":[{"family":"Budd Haeberlein","given":"Samantha"},{"family":"Aisen","given":"P.S."},{"family":"Barkhof","given":"F."},{"family":"Chalkias","given":"S."},{"family":"Chen","given":"T."},{"family":"Cohen","given":"S."},{"family":"Dent","given":"G."},{"family":"Hansson","given":"O."},{"family":"Harrison","given":"K."},{"family":"Hehn","given":"C.","non-dropping-particle":"von"},{"family":"Iwatsubo","given":"T."},{"family":"Mallinckrodt","given":"C."},{"family":"Mummery","given":"C.J."},{"family":"Muralidharan","given":"K.K."},{"family":"Nestorov","given":"I."},{"family":"Nisenbaum","given":"L."},{"family":"Rajagovindan","given":"R."},{"family":"Skordos","given":"L."},{"family":"Tian","given":"Y."},{"family":"Dyck","given":"C.H.","non-dropping-particle":"van"},{"family":"Vellas","given":"B."},{"family":"Wu","given":"S."},{"family":"Zhu","given":"Y."},{"family":"Sandrock","given":"A."}],"issued":{"date-parts":[["2022",4,1]]}}},{"id":2564,"uris":["http://zotero.org/users/5374610/items/E63UWNIS"],"itemData":{"id":2564,"type":"article-journal","container-title":"JAMA neurology","DOI":"10.1001/jamaneurol.2019.3784","ISSN":"2168-6157","issue":"2","journalAbbreviation":"JAMA Neurol","language":"eng","note":"PMID: 31738375","page":"162-163","source":"PubMed","title":"Pragmatic Trials and Repurposed Drugs for Alzheimer Disease","volume":"77","author":[{"family":"Schneider","given":"Lon S."}],"issued":{"date-parts":[["2020",2,1]]}}}],"schema":"https://github.com/citation-style-language/schema/raw/master/csl-citation.json"} </w:instrText>
      </w:r>
      <w:r w:rsidR="00611C31">
        <w:rPr>
          <w:color w:val="000000" w:themeColor="text1"/>
        </w:rPr>
        <w:fldChar w:fldCharType="separate"/>
      </w:r>
      <w:r w:rsidR="00B55701" w:rsidRPr="00B55701">
        <w:rPr>
          <w:color w:val="000000"/>
          <w:vertAlign w:val="superscript"/>
        </w:rPr>
        <w:t>21,27–29</w:t>
      </w:r>
      <w:r w:rsidR="00611C31">
        <w:rPr>
          <w:color w:val="000000" w:themeColor="text1"/>
        </w:rPr>
        <w:fldChar w:fldCharType="end"/>
      </w:r>
    </w:p>
    <w:p w14:paraId="24BA2265" w14:textId="0D4F0320" w:rsidR="00A82659" w:rsidRDefault="00DE5229" w:rsidP="00A82659">
      <w:pPr>
        <w:ind w:firstLine="360"/>
      </w:pPr>
      <w:r>
        <w:t>A</w:t>
      </w:r>
      <w:r w:rsidRPr="002E789B">
        <w:t xml:space="preserve"> </w:t>
      </w:r>
      <w:r>
        <w:t>previous</w:t>
      </w:r>
      <w:r w:rsidRPr="002E789B">
        <w:t xml:space="preserve"> </w:t>
      </w:r>
      <w:r w:rsidR="00A82659" w:rsidRPr="002E789B">
        <w:t>study</w:t>
      </w:r>
      <w:r>
        <w:t xml:space="preserve"> completed by the present author</w:t>
      </w:r>
      <w:r w:rsidR="00A82659" w:rsidRPr="002E789B">
        <w:t xml:space="preserve"> suggests that 4</w:t>
      </w:r>
      <w:r w:rsidR="006A3B35">
        <w:t>7</w:t>
      </w:r>
      <w:r w:rsidR="00A82659" w:rsidRPr="002E789B">
        <w:t xml:space="preserve">% of P3 cancer trials </w:t>
      </w:r>
      <w:r w:rsidR="00192BAA">
        <w:t>bypass P2 trials</w:t>
      </w:r>
      <w:r w:rsidR="00A82659" w:rsidRPr="002E789B">
        <w:t>. However, the drug development landscape is vastly different in neurology. For example, there are significantly fewer</w:t>
      </w:r>
      <w:r w:rsidR="00E01124">
        <w:t>,</w:t>
      </w:r>
      <w:r w:rsidR="00A82659" w:rsidRPr="002E789B">
        <w:t xml:space="preserve"> and longer clinical trials in neurology than in cancer, and the </w:t>
      </w:r>
      <w:r w:rsidR="00A32292">
        <w:t>treatments investigated are</w:t>
      </w:r>
      <w:r w:rsidR="00A82659" w:rsidRPr="002E789B">
        <w:t xml:space="preserve"> often marginal and palliative.</w:t>
      </w:r>
      <w:r w:rsidR="00A82659" w:rsidRPr="002E789B">
        <w:fldChar w:fldCharType="begin"/>
      </w:r>
      <w:r w:rsidR="00B55701">
        <w:instrText xml:space="preserve"> ADDIN ZOTERO_ITEM CSL_CITATION {"citationID":"c7kgV0LP","properties":{"formattedCitation":"\\super 30\\nosupersub{}","plainCitation":"30","noteIndex":0},"citationItems":[{"id":678,"uris":["http://zotero.org/users/5374610/items/D3TLKMWI"],"itemData":{"id":678,"type":"article-journal","abstract":"OBJECTIVE: To determine whether patients randomized to unapproved, disease-modifying interventions in neurodegenerative disease trials have better outcomes than patients randomized to placebo by performing a systematic review and meta-analysis of risk and benefit experienced by patients in randomized placebo-controlled trials testing investigational treatments for Alzheimer disease, Parkinson disease, Huntington disease, or amyotrophic lateral sclerosis (ALS).\nMETHODS: We searched MEDLINE, Embase, and ClinicalTrials.gov for results of randomized trials testing non-Food and Drug Administration-approved, putatively disease-modifying interventions from January 2005 to May 2018. Trial characteristics were double-extracted. Coprimary endpoints were the treatment advantage over placebo on efficacy (standardized mean difference in outcomes) and safety (risk ratios of serious adverse events and withdrawals due to adverse events), calculated with random effects meta-analyses. The study was registered on PROSPERO (CRD42018103798).\nRESULTS: We included 113 trials (n = 39,875 patients). There was no significant efficacy advantage associated with assignment to putatively disease-modifying interventions compared to placebo for Alzheimer disease (standardized mean difference [SMD] -0.03, 95% confidence interval [CI] -0.07 to 0.01), Parkinson disease (SMD -0.09, 95% CI -0.32 to 0.15), ALS (SMD 0.02, 95% CI -0.25 to 0.30), or Huntington disease (0.02, 95% CI -0.27 to 0.31). Patients with Alzheimer disease assigned to active treatment were at higher risk of experiencing serious adverse events (risk ratio [RR] 1.15, 95% CI 1.04-1.27) and withdrawals due to adverse events (RR 1.44, 95% CI 1.21-1.70).\nCONCLUSIONS: Assignment to active treatment was not beneficial for any of the indications examined and may have been slightly disadvantageous for patients with Alzheimer disease. Our findings suggest that patients with neurodegenerative diseases are not, on the whole, harmed by assignment to placebo when participating in trials.","container-title":"Neurology","DOI":"10.1212/WNL.0000000000008699","ISSN":"1526-632X","issue":"1","journalAbbreviation":"Neurology","language":"eng","note":"number: 1\nPMID: 31792092","page":"e1-e14","source":"PubMed","title":"Risks and benefits of unapproved disease-modifying treatments for neurodegenerative disease","volume":"94","author":[{"family":"Feustel","given":"Aden C."},{"family":"MacPherson","given":"Amanda"},{"family":"Fergusson","given":"Dean A."},{"family":"Kieburtz","given":"Karl"},{"family":"Kimmelman","given":"Jonathan"}],"issued":{"date-parts":[["2020",1,7]]}}}],"schema":"https://github.com/citation-style-language/schema/raw/master/csl-citation.json"} </w:instrText>
      </w:r>
      <w:r w:rsidR="00A82659" w:rsidRPr="002E789B">
        <w:fldChar w:fldCharType="separate"/>
      </w:r>
      <w:r w:rsidR="00B55701" w:rsidRPr="00B55701">
        <w:rPr>
          <w:vertAlign w:val="superscript"/>
        </w:rPr>
        <w:t>30</w:t>
      </w:r>
      <w:r w:rsidR="00A82659" w:rsidRPr="002E789B">
        <w:fldChar w:fldCharType="end"/>
      </w:r>
      <w:r w:rsidR="00A82659" w:rsidRPr="002E789B">
        <w:t xml:space="preserve"> Contrary to oncology, where bypassing may be due to encouraging early safety or efficacy signals, bypassing P2 trials in neurology may be influenced by</w:t>
      </w:r>
      <w:r>
        <w:t xml:space="preserve"> an absence of biomarkers, low “pipeline density,”</w:t>
      </w:r>
      <w:r w:rsidR="00A82659" w:rsidRPr="002E789B">
        <w:t xml:space="preserve"> the lack of surrogate endpoints</w:t>
      </w:r>
      <w:r w:rsidR="00A82659" w:rsidRPr="002E789B">
        <w:fldChar w:fldCharType="begin"/>
      </w:r>
      <w:r w:rsidR="00B55701">
        <w:instrText xml:space="preserve"> ADDIN ZOTERO_ITEM CSL_CITATION {"citationID":"TThMaC2p","properties":{"formattedCitation":"\\super 3,31\\nosupersub{}","plainCitation":"3,31","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id":2550,"uris":["http://zotero.org/users/5374610/items/CI3MN6T2"],"itemData":{"id":2550,"type":"article-journal","abstract":"The failure of a majority of clinical trials in progressive MS has highlighted the need to reconsider how these trials are designed and conducted, and many areas deserve focus. Basic scientists are reconceptualising the pathophysiology of progressive MS into three broad areas: systemic inflammation, compartmentalized inflammation and non-inflammatory neurodegeneration, with the latter two becoming predominant as the disease progresses. This reconceptualization will guide the choice of experimental therapies. Previous clinical trials have highlighted how participant selection can have a significant impact on study outcome. Phase 2 biomarkers which are biologically stable, dynamically changing over time, and easy to assess in multi-centre studies are greatly needed. Shortcomings inherent in the Expanded Disability Status Scale is prompting the development and validation of better clinical measures. The standard 2-arm, fixed-duration trial paradigm has been challenged with new, innovative approaches that can test more therapies efficiently. International collaboratives such as the Progressive MS Alliance will support increased dialog with regulators, industry, and other funding agencies. Better engagement with people living with progressive MS will transform them from simply being the object of MS therapies to partners in the search for therapies. Focused, targeted action will drive further development of effective therapies for progressive MS.","container-title":"Multiple sclerosis (Houndmills, Basingstoke, England)","DOI":"10.1177/1352458517729768","ISSN":"1352-4585","issue":"12","journalAbbreviation":"Mult Scler","note":"PMID: 29041871\nPMCID: PMC5714314","page":"1573-1578","source":"PubMed Central","title":"Advancing Trial Design in Progressive Multiple Sclerosis","volume":"23","author":[{"family":"Fox","given":"Robert J."},{"family":"Chataway","given":"Jeremy"}],"issued":{"date-parts":[["2017",10]]}}}],"schema":"https://github.com/citation-style-language/schema/raw/master/csl-citation.json"} </w:instrText>
      </w:r>
      <w:r w:rsidR="00A82659" w:rsidRPr="002E789B">
        <w:fldChar w:fldCharType="separate"/>
      </w:r>
      <w:r w:rsidR="00B55701" w:rsidRPr="00B55701">
        <w:rPr>
          <w:vertAlign w:val="superscript"/>
        </w:rPr>
        <w:t>3,31</w:t>
      </w:r>
      <w:r w:rsidR="00A82659" w:rsidRPr="002E789B">
        <w:fldChar w:fldCharType="end"/>
      </w:r>
      <w:r w:rsidR="00A82659" w:rsidRPr="002E789B">
        <w:t xml:space="preserve"> and </w:t>
      </w:r>
      <w:r w:rsidR="00192BAA">
        <w:rPr>
          <w:color w:val="000000" w:themeColor="text1"/>
        </w:rPr>
        <w:t>desperation</w:t>
      </w:r>
      <w:r w:rsidR="00A82659" w:rsidRPr="002E789B">
        <w:rPr>
          <w:color w:val="000000" w:themeColor="text1"/>
        </w:rPr>
        <w:t xml:space="preserve"> to find treatment options for a population with little to no treatment options</w:t>
      </w:r>
      <w:r w:rsidR="004A4072">
        <w:rPr>
          <w:color w:val="000000" w:themeColor="text1"/>
        </w:rPr>
        <w:t xml:space="preserve">, </w:t>
      </w:r>
      <w:r w:rsidR="00A82659" w:rsidRPr="002E789B">
        <w:rPr>
          <w:color w:val="000000" w:themeColor="text1"/>
        </w:rPr>
        <w:t>a</w:t>
      </w:r>
      <w:r w:rsidR="004A4072">
        <w:rPr>
          <w:color w:val="000000" w:themeColor="text1"/>
        </w:rPr>
        <w:t xml:space="preserve"> practice termed </w:t>
      </w:r>
      <w:r w:rsidR="00A82659" w:rsidRPr="002E789B">
        <w:rPr>
          <w:color w:val="000000" w:themeColor="text1"/>
        </w:rPr>
        <w:t xml:space="preserve"> “hail </w:t>
      </w:r>
      <w:r>
        <w:rPr>
          <w:color w:val="000000" w:themeColor="text1"/>
        </w:rPr>
        <w:t>M</w:t>
      </w:r>
      <w:r w:rsidR="00A82659" w:rsidRPr="002E789B">
        <w:rPr>
          <w:color w:val="000000" w:themeColor="text1"/>
        </w:rPr>
        <w:t>ary</w:t>
      </w:r>
      <w:r w:rsidR="00353AF3">
        <w:rPr>
          <w:color w:val="000000" w:themeColor="text1"/>
        </w:rPr>
        <w:t>.”</w:t>
      </w:r>
      <w:r w:rsidR="00A82659" w:rsidRPr="002E789B">
        <w:rPr>
          <w:color w:val="000000" w:themeColor="text1"/>
        </w:rPr>
        <w:fldChar w:fldCharType="begin"/>
      </w:r>
      <w:r w:rsidR="00B55701">
        <w:rPr>
          <w:color w:val="000000" w:themeColor="text1"/>
        </w:rPr>
        <w:instrText xml:space="preserve"> ADDIN ZOTERO_ITEM CSL_CITATION {"citationID":"PcUN2WBX","properties":{"formattedCitation":"\\super 21,32\\nosupersub{}","plainCitation":"21,32","noteIndex":0},"citationItems":[{"id":2564,"uris":["http://zotero.org/users/5374610/items/E63UWNIS"],"itemData":{"id":2564,"type":"article-journal","container-title":"JAMA neurology","DOI":"10.1001/jamaneurol.2019.3784","ISSN":"2168-6157","issue":"2","journalAbbreviation":"JAMA Neurol","language":"eng","note":"PMID: 31738375","page":"162-163","source":"PubMed","title":"Pragmatic Trials and Repurposed Drugs for Alzheimer Disease","volume":"77","author":[{"family":"Schneider","given":"Lon S."}],"issued":{"date-parts":[["2020",2,1]]}}},{"id":2566,"uris":["http://zotero.org/users/5374610/items/DMVT4BC6"],"itemData":{"id":2566,"type":"article-journal","abstract":"Deposits of amyloid plaques and neurofibrillary tangles of aggregated tau in the brain represent key hallmarks of the neurodegenerative disorder, Alzheimer’s Disease (AD) and form the basis of the major hypotheses of AD causality. To date, therapeutics that reduce brain amyloid in AD patients have demonstrated no effect in reversing the associated decline in cognition or function indicating that the amyloid hypothesis is either incorrect or that there is a point when the disease becomes independent of Aβ production or is refractory to any type of therapeutic intervention. The clinical failures of inhibitors of tau aggregation, neurotransmitter modulators and drugs repurposed from AD-associated disease indications tend to support this latter viewpoint. Current understanding of AD causality is thus incomplete, a situation that has been compounded by a debate on whether AD is a singularly distinct form of dementia and by the dogmatic promotion of hypotheses over actual clinical data. The latter has repeatedly led to compounds lacking efficacy in Phase II trials being advanced into Phase III where their lack of efficacy is routinely recapitulated. This Commentary, the first of two, discusses amyloid and tau as putative drug targets for AD in the context of the prevalence and economic and social impact of this insidious neurodegenerative disease.","container-title":"Biochemical Pharmacology","DOI":"10.1016/j.bcp.2018.09.026","ISSN":"0006-2952","journalAbbreviation":"Biochemical Pharmacology","language":"en","page":"359-375","source":"ScienceDirect","title":"Alzheimer’s disease (AD) therapeutics – 1: Repeated clinical failures continue to question the amyloid hypothesis of AD and the current understanding of AD causality","title-short":"Alzheimer’s disease (AD) therapeutics – 1","volume":"158","author":[{"family":"Mullane","given":"Kevin"},{"family":"Williams","given":"Michael"}],"issued":{"date-parts":[["2018",12,1]]}}}],"schema":"https://github.com/citation-style-language/schema/raw/master/csl-citation.json"} </w:instrText>
      </w:r>
      <w:r w:rsidR="00A82659" w:rsidRPr="002E789B">
        <w:rPr>
          <w:color w:val="000000" w:themeColor="text1"/>
        </w:rPr>
        <w:fldChar w:fldCharType="separate"/>
      </w:r>
      <w:r w:rsidR="00B55701" w:rsidRPr="00B55701">
        <w:rPr>
          <w:color w:val="000000"/>
          <w:vertAlign w:val="superscript"/>
        </w:rPr>
        <w:t>21,32</w:t>
      </w:r>
      <w:r w:rsidR="00A82659" w:rsidRPr="002E789B">
        <w:rPr>
          <w:color w:val="000000" w:themeColor="text1"/>
        </w:rPr>
        <w:fldChar w:fldCharType="end"/>
      </w:r>
      <w:r w:rsidR="00A82659" w:rsidRPr="002E789B">
        <w:rPr>
          <w:color w:val="000000" w:themeColor="text1"/>
        </w:rPr>
        <w:t xml:space="preserve"> Other reasons companies might </w:t>
      </w:r>
      <w:r w:rsidR="00192BAA">
        <w:rPr>
          <w:color w:val="000000" w:themeColor="text1"/>
        </w:rPr>
        <w:t>bypass P2</w:t>
      </w:r>
      <w:r w:rsidR="00A82659" w:rsidRPr="002E789B">
        <w:rPr>
          <w:color w:val="000000" w:themeColor="text1"/>
        </w:rPr>
        <w:t xml:space="preserve"> evidence include the </w:t>
      </w:r>
      <w:r w:rsidR="00E01124">
        <w:rPr>
          <w:color w:val="000000" w:themeColor="text1"/>
        </w:rPr>
        <w:t>“</w:t>
      </w:r>
      <w:r w:rsidR="00A82659" w:rsidRPr="002E789B">
        <w:rPr>
          <w:color w:val="000000" w:themeColor="text1"/>
        </w:rPr>
        <w:t>academic</w:t>
      </w:r>
      <w:r w:rsidR="00E01124">
        <w:rPr>
          <w:color w:val="000000" w:themeColor="text1"/>
        </w:rPr>
        <w:t xml:space="preserve"> </w:t>
      </w:r>
      <w:r w:rsidR="00A82659" w:rsidRPr="002E789B">
        <w:rPr>
          <w:color w:val="000000" w:themeColor="text1"/>
        </w:rPr>
        <w:t>industrial complex</w:t>
      </w:r>
      <w:r w:rsidR="00E01124">
        <w:rPr>
          <w:color w:val="000000" w:themeColor="text1"/>
        </w:rPr>
        <w:t>,”</w:t>
      </w:r>
      <w:r w:rsidR="00A82659" w:rsidRPr="002E789B">
        <w:rPr>
          <w:color w:val="000000" w:themeColor="text1"/>
        </w:rPr>
        <w:t xml:space="preserve"> market pressures</w:t>
      </w:r>
      <w:r w:rsidR="004A4072">
        <w:rPr>
          <w:color w:val="000000" w:themeColor="text1"/>
        </w:rPr>
        <w:t xml:space="preserve">, </w:t>
      </w:r>
      <w:r w:rsidR="00A82659" w:rsidRPr="002E789B">
        <w:rPr>
          <w:color w:val="000000" w:themeColor="text1"/>
        </w:rPr>
        <w:t xml:space="preserve">intense competition between companies, </w:t>
      </w:r>
      <w:r w:rsidR="004A4072">
        <w:rPr>
          <w:color w:val="000000" w:themeColor="text1"/>
        </w:rPr>
        <w:t>or</w:t>
      </w:r>
      <w:r w:rsidR="00A82659" w:rsidRPr="002E789B">
        <w:rPr>
          <w:color w:val="000000" w:themeColor="text1"/>
        </w:rPr>
        <w:t xml:space="preserve"> the </w:t>
      </w:r>
      <w:r w:rsidR="00E01124">
        <w:rPr>
          <w:color w:val="000000" w:themeColor="text1"/>
        </w:rPr>
        <w:t>vast</w:t>
      </w:r>
      <w:r w:rsidR="00A82659" w:rsidRPr="002E789B">
        <w:rPr>
          <w:color w:val="000000" w:themeColor="text1"/>
        </w:rPr>
        <w:t xml:space="preserve"> potential for payoff if successful.</w:t>
      </w:r>
      <w:r w:rsidR="00A82659" w:rsidRPr="002E789B">
        <w:rPr>
          <w:color w:val="000000" w:themeColor="text1"/>
        </w:rPr>
        <w:fldChar w:fldCharType="begin"/>
      </w:r>
      <w:r w:rsidR="00B55701">
        <w:rPr>
          <w:color w:val="000000" w:themeColor="text1"/>
        </w:rPr>
        <w:instrText xml:space="preserve"> ADDIN ZOTERO_ITEM CSL_CITATION {"citationID":"Yifh6Ysd","properties":{"formattedCitation":"\\super 27\\nosupersub{}","plainCitation":"27","noteIndex":0},"citationItems":[{"id":2568,"uris":["http://zotero.org/users/5374610/items/WKS8HD84"],"itemData":{"id":2568,"type":"article-journal","abstract":"Efforts to develop new therapies to combat Alzheimer's disease suffer from extraordinarily high failure rates that make it difficult to justify continued investment in the field. Although there are a number of plausible explanations for this extremely high attrition rate, one of the explanations that has received little attention is the lack of compelling data from Phase II studies for compounds that have been pushed into Phase III trials and then have failed. An analysis of publicly available data from the Phase II studies for bapineuzumab and solanezumab indicates that neither compound produced compelling evidence of drug-like behavior that would justify their progression into pivotal trials. The published data suggest that sponsors took decisions to move these compounds into Phase III on the basis of vastly limited data that were rife with type I error and probably driven by commercial concerns. The continued push to move compounds that are not likely to succeed in later stage clinical trials threatens to erode trust in the clinical research enterprise making it much harder to properly test truly promising compounds.","container-title":"Alzheimer's &amp; Dementia : Translational Research &amp; Clinical Interventions","DOI":"10.1016/j.trci.2017.04.005","ISSN":"2352-8737","issue":"3","journalAbbreviation":"Alzheimers Dement (N Y)","note":"PMID: 29067346\nPMCID: PMC5651424","page":"402-409","source":"PubMed Central","title":"Phase II clinical trials of anti–amyloid β antibodies: When is enough, enough?","title-short":"Phase II clinical trials of anti–amyloid β antibodies","volume":"3","author":[{"family":"Gold","given":"Michael"}],"issued":{"date-parts":[["2017",5,17]]}}}],"schema":"https://github.com/citation-style-language/schema/raw/master/csl-citation.json"} </w:instrText>
      </w:r>
      <w:r w:rsidR="00A82659" w:rsidRPr="002E789B">
        <w:rPr>
          <w:color w:val="000000" w:themeColor="text1"/>
        </w:rPr>
        <w:fldChar w:fldCharType="separate"/>
      </w:r>
      <w:r w:rsidR="00B55701" w:rsidRPr="00B55701">
        <w:rPr>
          <w:color w:val="000000"/>
          <w:vertAlign w:val="superscript"/>
        </w:rPr>
        <w:t>27</w:t>
      </w:r>
      <w:r w:rsidR="00A82659" w:rsidRPr="002E789B">
        <w:rPr>
          <w:color w:val="000000" w:themeColor="text1"/>
        </w:rPr>
        <w:fldChar w:fldCharType="end"/>
      </w:r>
      <w:r w:rsidR="00A82659" w:rsidRPr="002E789B">
        <w:t xml:space="preserve"> </w:t>
      </w:r>
      <w:r>
        <w:t>Bypassing P2,</w:t>
      </w:r>
      <w:r w:rsidR="00A82659" w:rsidRPr="002E789B">
        <w:t xml:space="preserve"> if </w:t>
      </w:r>
      <w:r>
        <w:t>a</w:t>
      </w:r>
      <w:r w:rsidRPr="002E789B">
        <w:t xml:space="preserve"> </w:t>
      </w:r>
      <w:r w:rsidR="00A82659" w:rsidRPr="002E789B">
        <w:t xml:space="preserve">treatment </w:t>
      </w:r>
      <w:r>
        <w:t>proves</w:t>
      </w:r>
      <w:r w:rsidRPr="002E789B">
        <w:t xml:space="preserve"> </w:t>
      </w:r>
      <w:r w:rsidR="00A906A5">
        <w:t>effective</w:t>
      </w:r>
      <w:r>
        <w:t>,</w:t>
      </w:r>
      <w:r w:rsidR="00A82659" w:rsidRPr="002E789B">
        <w:t xml:space="preserve"> would likely speed up the time it takes for the treatment to be approved.</w:t>
      </w:r>
      <w:r w:rsidR="00A82659">
        <w:t xml:space="preserve"> However,</w:t>
      </w:r>
      <w:r w:rsidR="004A4072">
        <w:t xml:space="preserve"> some reviews explicitly note the importance of P2 trials in neurology drug development and </w:t>
      </w:r>
      <w:r>
        <w:t xml:space="preserve">admonish </w:t>
      </w:r>
      <w:r w:rsidR="004A4072">
        <w:t>against bypassing P2 trials.</w:t>
      </w:r>
      <w:r w:rsidR="004A4072">
        <w:fldChar w:fldCharType="begin"/>
      </w:r>
      <w:r w:rsidR="00B55701">
        <w:instrText xml:space="preserve"> ADDIN ZOTERO_ITEM CSL_CITATION {"citationID":"a1bcpa7s53r","properties":{"formattedCitation":"\\super 5,26,33\\nosupersub{}","plainCitation":"5,26,33","noteIndex":0},"citationItems":[{"id":3158,"uris":["http://zotero.org/users/5374610/items/GGBWT5YB"],"itemData":{"id":3158,"type":"chapter","abstract":"This chapter focuses on the challenges presented by therapeutic targets in the central nervous system (CNS), the manner in which animal models have and can be used to support the translation of therapeutic biologies to the human CNS, the blood brain barrier (BBB), and the uncertainties of CNS drug exposures. It also addresses how these challenges can be met and the associated risks of CNS therapeutic development mitigated. Animal CNS disease models are unique tools that have led to a significant increase in the number of potential new therapeutic targets and an improved understanding of the biologies underlying disease processes. Development of pharmacodynamic (Pd) biomarkers for CNS drug development should be a high priority. Pd biomarkers are used in Phase 1, 2, and 3 studies, although most commonly in Phase 1 and 2 studies.","container-title":"Clinical Trials in Neurology: Design, Conduct, Analysis","event-place":"Cambridge","ISBN":"978-1-139-03244-5","note":"DOI: 10.1017/CBO9781139032445.004","page":"19-27","publisher":"Cambridge University Press","publisher-place":"Cambridge","source":"Cambridge University Press","title":"Unique Challenges in The Development of Therapies for Neurological Disorders","URL":"https://www.cambridge.org/core/books/clinical-trials-in-neurology/unique-challenges-in-the-development-of-therapies-for-neurological-disorders/04951A5609957339B03C620987A34C89","editor":[{"family":"Ravina","given":"Bernard"},{"family":"Cummings","given":"Jeffrey"},{"family":"McDermott","given":"Michael"},{"family":"Poole","given":"R. Michael"}],"author":[{"family":"O’Neill","given":"Gilmore N."}],"accessed":{"date-parts":[["2023",2,1]]},"issued":{"date-parts":[["2012"]]}},"label":"page"},{"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label":"page"},{"id":2536,"uris":["http://zotero.org/users/5374610/items/9DGLSBIK"],"itemData":{"id":2536,"type":"article-journal","abstract":"Amyotrophic lateral sclerosis (ALS) is one of the most rapidly progressive neurodegenerative diseases of unknown cause. Riluzole is the only drug that slows disease progression. More than 50 randomised controlled trials (RCTs) of proposed disease-modifying drugs have failed to show positive results in the past half-century. In the past decade, at least 18 drugs have been tested in large phase 2 or 3 RCTs, including lithium, which was tested in several RCTs. Potential reasons for the negative results can be classified into three categories: first, issues regarding trial rationale and preclinical study results; second, pharmacological issues; and third, clinical trial design and methodology issues. Clinical trials for stem cell therapy and RCTs targeting pharmacological or non-pharmacological symptomatic treatment in ALS are examples of areas that need novel design strategies. Only through critical analyses of the failed trials can new and important suggestions be identified for the future success of clinical trials in ALS.","container-title":"The Lancet. Neurology","DOI":"10.1016/S1474-4422(14)70129-2","ISSN":"1474-4465","issue":"11","journalAbbreviation":"Lancet Neurol","language":"eng","note":"PMID: 25316019","page":"1127-1138","source":"PubMed","title":"Clinical trials in amyotrophic lateral sclerosis: why so many negative trials and how can trials be improved?","title-short":"Clinical trials in amyotrophic lateral sclerosis","volume":"13","author":[{"family":"Mitsumoto","given":"Hiroshi"},{"family":"Brooks","given":"Benjamin R."},{"family":"Silani","given":"Vincenzo"}],"issued":{"date-parts":[["2014",11]]}},"label":"page"}],"schema":"https://github.com/citation-style-language/schema/raw/master/csl-citation.json"} </w:instrText>
      </w:r>
      <w:r w:rsidR="004A4072">
        <w:fldChar w:fldCharType="separate"/>
      </w:r>
      <w:r w:rsidR="00B55701" w:rsidRPr="00B55701">
        <w:rPr>
          <w:vertAlign w:val="superscript"/>
        </w:rPr>
        <w:t>5,26,33</w:t>
      </w:r>
      <w:r w:rsidR="004A4072">
        <w:fldChar w:fldCharType="end"/>
      </w:r>
      <w:r w:rsidR="004A4072">
        <w:t xml:space="preserve"> </w:t>
      </w:r>
      <w:r w:rsidR="00A82659">
        <w:t xml:space="preserve"> </w:t>
      </w:r>
      <w:r w:rsidR="00611C31">
        <w:t xml:space="preserve">This is because P3 trials that bypassed </w:t>
      </w:r>
      <w:r w:rsidR="00962C96">
        <w:t>P2</w:t>
      </w:r>
      <w:r w:rsidR="00611C31">
        <w:t xml:space="preserve"> </w:t>
      </w:r>
      <w:r w:rsidR="00962C96">
        <w:t xml:space="preserve">are initiated with a </w:t>
      </w:r>
      <w:r w:rsidR="004F7A61">
        <w:t xml:space="preserve">lower </w:t>
      </w:r>
      <w:r w:rsidR="00A82659">
        <w:t xml:space="preserve">amount of evidence </w:t>
      </w:r>
      <w:r w:rsidR="00962C96">
        <w:t>available to optimize dose, safety, efficacy, and population details. This may</w:t>
      </w:r>
      <w:r w:rsidR="004F7A61">
        <w:t xml:space="preserve"> </w:t>
      </w:r>
      <w:r w:rsidR="004A4072">
        <w:t>limit</w:t>
      </w:r>
      <w:r w:rsidR="004F7A61">
        <w:t xml:space="preserve"> </w:t>
      </w:r>
      <w:r w:rsidR="00962C96">
        <w:t xml:space="preserve">the </w:t>
      </w:r>
      <w:r w:rsidR="00A82659">
        <w:t>chance</w:t>
      </w:r>
      <w:r w:rsidR="00962C96">
        <w:t xml:space="preserve"> that the P3 trial</w:t>
      </w:r>
      <w:r w:rsidR="00A82659">
        <w:t xml:space="preserve"> </w:t>
      </w:r>
      <w:r w:rsidR="00962C96">
        <w:t xml:space="preserve">will be </w:t>
      </w:r>
      <w:r w:rsidR="00A82659">
        <w:t>successful</w:t>
      </w:r>
      <w:r w:rsidR="004F7A61">
        <w:t>.</w:t>
      </w:r>
      <w:r w:rsidR="00962C96">
        <w:t xml:space="preserve"> </w:t>
      </w:r>
      <w:ins w:id="3" w:author="Hannah Moyer" w:date="2023-05-12T12:56:00Z">
        <w:r w:rsidR="00250057">
          <w:t>Alternatively, other reviews introd</w:t>
        </w:r>
      </w:ins>
      <w:ins w:id="4" w:author="Hannah Moyer" w:date="2023-05-12T12:57:00Z">
        <w:r w:rsidR="00250057">
          <w:t>uce P2 bypass as a viable trajectory to limit drug development time in neurology.</w:t>
        </w:r>
      </w:ins>
      <w:r w:rsidR="00250057">
        <w:fldChar w:fldCharType="begin"/>
      </w:r>
      <w:r w:rsidR="00B55701">
        <w:instrText xml:space="preserve"> ADDIN ZOTERO_ITEM CSL_CITATION {"citationID":"a34po5174l","properties":{"formattedCitation":"\\super 34\\nosupersub{}","plainCitation":"34","noteIndex":0},"citationItems":[{"id":980,"uris":["http://zotero.org/users/5374610/items/SSW2P437"],"itemData":{"id":980,"type":"article-journal","abstract":"FDA reports on 22 case studies where phase 2 and phase 3 trials had divergent results.","container-title":"FDA","language":"en","note":"publisher: FDA","source":"www.fda.gov","title":"22 Case Studies Where Phase 2 and Phase 3 Trials Had Divergent Results","URL":"https://www.fda.gov/about-fda/reports/22-case-studies-where-phase-2-and-phase-3-trials-had-divergent-results","author":[{"family":"Commissioner","given":"Office","dropping-particle":"of the"}],"accessed":{"date-parts":[["2020",10,11]]},"issued":{"date-parts":[["2019",2,8]]}}}],"schema":"https://github.com/citation-style-language/schema/raw/master/csl-citation.json"} </w:instrText>
      </w:r>
      <w:r w:rsidR="00250057">
        <w:fldChar w:fldCharType="separate"/>
      </w:r>
      <w:r w:rsidR="00B55701" w:rsidRPr="00B55701">
        <w:rPr>
          <w:vertAlign w:val="superscript"/>
        </w:rPr>
        <w:t>34</w:t>
      </w:r>
      <w:r w:rsidR="00250057">
        <w:fldChar w:fldCharType="end"/>
      </w:r>
      <w:del w:id="5" w:author="Hannah Moyer" w:date="2023-05-12T13:01:00Z">
        <w:r w:rsidR="00250057" w:rsidDel="00250057">
          <w:fldChar w:fldCharType="begin"/>
        </w:r>
        <w:r w:rsidR="00250057" w:rsidDel="00250057">
          <w:delInstrText xml:space="preserve"> ADDIN ZOTERO_ITEM CSL_CITATION {"citationID":"a27scquktkt","properties":{"formattedCitation":"\\uldash{\\super 1\\nosupersub{}}","plainCitation":"1","noteIndex":0},"citationItems":[{"id":3480,"uris":["http://zotero.org/users/5374610/items/6STYW4UT"],"itemData":{"id":3480,"type":"article-journal","abstract":"One of the challenges in bringing new therapeutic agents (since nimodipine) in for the treatment of cerebral ischemia associated with aneurysmal subarachnoid hemorrhage (aSAH) is the incongruence in therapeutic benefit observed between phase II and subsequent phase III clinical trials. Therefore, identifying areas for improvement in the methodology and interpretation of results is necessary to increase the value of phase II trials. We performed a systematic review of phase II trials that continued into phase III trials, evaluating a therapeutic agent for the treatment of cerebral ischemia associated with aSAH. We followed the Preferred Reporting Items for Systematic reviews and Meta-Analyses guidelines for systematic reviews, and review was based on a peer-reviewed protocol (International Prospective Register of Systematic Reviews no. 222965). A total of nine phase III trials involving 7,088 patients were performed based on eight phase II trials involving 1558 patients. The following therapeutic agents were evaluated in the selected phase II and phase III trials: intravenous tirilazad, intravenous nicardipine, intravenous clazosentan, intravenous magnesium, oral statins, and intraventricular nimodipine. Shortcomings in several design elements of the phase II aSAH trials were identified that may explain the incongruence between phase II and phase III trial results. We suggest the consideration of the following strategies to improve phase II design: increased focus on the selection of surrogate markers of efficacy, selection of the optimal dose and timing of intervention, adjustment for exaggerated estimate of treatment effect in sample size calculations, use of prespecified go/no-go criteria using futility design, use of multicenter design, enrichment of the study population, use of concurrent control or placebo group, and use of innovative trial designs such as seamless phase II to III design. Modifying the design of phase II trials on the basis of lessons learned from previous phase II and phase III trial combinations is necessary to plan more effective phase III trials.","container-title":"Neurocritical Care","DOI":"10.1007/s12028-021-01372-4","ISSN":"1556-0961","issue":"2","journalAbbreviation":"Neurocrit Care","language":"en","page":"662-681","source":"Springer Link","title":"Lessons Learned from Phase II and Phase III Trials Investigating Therapeutic Agents for Cerebral Ischemia Associated with Aneurysmal Subarachnoid Hemorrhage","volume":"36","author":[{"family":"Qureshi","given":"Adnan I."},{"family":"Lobanova","given":"Iryna"},{"family":"Huang","given":"Wei"},{"family":"Ishfaq","given":"Muhammad F."},{"family":"Broderick","given":"Joseph P."},{"family":"Cassarly","given":"Christy N."},{"family":"Martin","given":"Renee H."},{"family":"Macdonald","given":"R. Loch"},{"family":"Suarez","given":"Jose I."}],"issued":{"date-parts":[["2022",4,1]]}}}],"schema":"https://github.com/citation-style-language/schema/raw/master/csl-citation.json"} </w:delInstrText>
        </w:r>
        <w:r w:rsidR="00250057" w:rsidDel="00250057">
          <w:fldChar w:fldCharType="separate"/>
        </w:r>
        <w:r w:rsidR="00250057" w:rsidRPr="00250057" w:rsidDel="00250057">
          <w:rPr>
            <w:u w:val="dash"/>
            <w:vertAlign w:val="superscript"/>
          </w:rPr>
          <w:delText>1</w:delText>
        </w:r>
        <w:r w:rsidR="00250057" w:rsidDel="00250057">
          <w:fldChar w:fldCharType="end"/>
        </w:r>
      </w:del>
      <w:del w:id="6" w:author="Hannah Moyer" w:date="2023-05-12T12:56:00Z">
        <w:r w:rsidR="004F7A61" w:rsidDel="00250057">
          <w:delText xml:space="preserve"> </w:delText>
        </w:r>
      </w:del>
    </w:p>
    <w:p w14:paraId="60442700" w14:textId="244E871B" w:rsidR="00A841BF" w:rsidRDefault="00A841BF" w:rsidP="00812702">
      <w:pPr>
        <w:pStyle w:val="ListParagraph"/>
        <w:ind w:left="0" w:firstLine="720"/>
      </w:pPr>
      <w:r w:rsidRPr="00E25405">
        <w:t>In what follow</w:t>
      </w:r>
      <w:r w:rsidR="00172F1C" w:rsidRPr="00E25405">
        <w:t>s</w:t>
      </w:r>
      <w:r w:rsidR="006361CE" w:rsidRPr="00E25405">
        <w:t xml:space="preserve">, we will </w:t>
      </w:r>
      <w:r w:rsidR="00DE5229">
        <w:t>describe</w:t>
      </w:r>
      <w:r w:rsidR="00DE5229" w:rsidRPr="00E25405">
        <w:t xml:space="preserve"> </w:t>
      </w:r>
      <w:r w:rsidR="006361CE" w:rsidRPr="00E25405">
        <w:t>the current literature on</w:t>
      </w:r>
      <w:r w:rsidR="00172F1C" w:rsidRPr="00E25405">
        <w:t xml:space="preserve"> </w:t>
      </w:r>
      <w:r w:rsidR="007D4CBE" w:rsidRPr="00E25405">
        <w:t>important variables</w:t>
      </w:r>
      <w:r w:rsidR="00021B8E">
        <w:t xml:space="preserve"> </w:t>
      </w:r>
      <w:r w:rsidR="007D4CBE" w:rsidRPr="00E25405">
        <w:t xml:space="preserve">typically explored in </w:t>
      </w:r>
      <w:r w:rsidR="00172F1C" w:rsidRPr="00E25405">
        <w:t>P2 trials in neurology</w:t>
      </w:r>
      <w:r w:rsidR="00E01124">
        <w:t>,</w:t>
      </w:r>
      <w:r w:rsidR="007D4CBE" w:rsidRPr="00E25405">
        <w:t xml:space="preserve"> along with how th</w:t>
      </w:r>
      <w:r w:rsidR="00E25405" w:rsidRPr="00E25405">
        <w:t>e data can be used to make go/no</w:t>
      </w:r>
      <w:r w:rsidR="00DE5229">
        <w:t>-go</w:t>
      </w:r>
      <w:r w:rsidR="00E25405" w:rsidRPr="00E25405">
        <w:t xml:space="preserve"> decisions for P3 trial</w:t>
      </w:r>
      <w:r w:rsidR="00021B8E">
        <w:t>s</w:t>
      </w:r>
      <w:r w:rsidR="00376E00">
        <w:t xml:space="preserve"> and to shape subsequent trials</w:t>
      </w:r>
      <w:r w:rsidR="00034FFB" w:rsidRPr="00E25405">
        <w:t xml:space="preserve">. </w:t>
      </w:r>
      <w:r w:rsidR="00E25405" w:rsidRPr="00E25405">
        <w:t xml:space="preserve">This will be followed </w:t>
      </w:r>
      <w:r w:rsidR="00E01124">
        <w:t>by</w:t>
      </w:r>
      <w:r w:rsidR="00E25405" w:rsidRPr="00E25405">
        <w:t xml:space="preserve"> a discussion of how bypassing P2 trials may impact the research trajectory and</w:t>
      </w:r>
      <w:r w:rsidR="00DE5229">
        <w:t xml:space="preserve"> the welfare of trial</w:t>
      </w:r>
      <w:r w:rsidR="00E25405" w:rsidRPr="00E25405">
        <w:t xml:space="preserve"> </w:t>
      </w:r>
      <w:r w:rsidR="00021B8E">
        <w:t>participants</w:t>
      </w:r>
      <w:r w:rsidR="00E25405" w:rsidRPr="00E25405">
        <w:t>.</w:t>
      </w:r>
    </w:p>
    <w:p w14:paraId="3199049E" w14:textId="77777777" w:rsidR="00A841BF" w:rsidRDefault="00A841BF" w:rsidP="00A841BF">
      <w:pPr>
        <w:pStyle w:val="ListParagraph"/>
        <w:ind w:left="0" w:firstLine="720"/>
      </w:pPr>
    </w:p>
    <w:p w14:paraId="5652DE2A" w14:textId="4D9E1CA8" w:rsidR="00A841BF" w:rsidRPr="00712700" w:rsidRDefault="00CC5BC2" w:rsidP="00A841BF">
      <w:pPr>
        <w:rPr>
          <w:b/>
          <w:bCs/>
          <w:color w:val="000000" w:themeColor="text1"/>
        </w:rPr>
      </w:pPr>
      <w:r>
        <w:rPr>
          <w:b/>
          <w:bCs/>
          <w:color w:val="000000" w:themeColor="text1"/>
        </w:rPr>
        <w:t xml:space="preserve">The purpose of </w:t>
      </w:r>
      <w:r w:rsidR="00A841BF" w:rsidRPr="00712700">
        <w:rPr>
          <w:b/>
          <w:bCs/>
          <w:color w:val="000000" w:themeColor="text1"/>
        </w:rPr>
        <w:t xml:space="preserve">P2 </w:t>
      </w:r>
      <w:r w:rsidR="00A82659">
        <w:rPr>
          <w:b/>
          <w:bCs/>
          <w:color w:val="000000" w:themeColor="text1"/>
        </w:rPr>
        <w:t>t</w:t>
      </w:r>
      <w:r w:rsidR="00A841BF" w:rsidRPr="00712700">
        <w:rPr>
          <w:b/>
          <w:bCs/>
          <w:color w:val="000000" w:themeColor="text1"/>
        </w:rPr>
        <w:t>rials</w:t>
      </w:r>
      <w:r w:rsidR="00712700">
        <w:rPr>
          <w:b/>
          <w:bCs/>
          <w:color w:val="000000" w:themeColor="text1"/>
        </w:rPr>
        <w:t xml:space="preserve"> in neurology</w:t>
      </w:r>
    </w:p>
    <w:p w14:paraId="767F2263" w14:textId="606282A0" w:rsidR="000D211A" w:rsidRDefault="00A841BF" w:rsidP="000D211A">
      <w:pPr>
        <w:ind w:firstLine="360"/>
      </w:pPr>
      <w:r w:rsidRPr="002E789B">
        <w:rPr>
          <w:color w:val="000000" w:themeColor="text1"/>
        </w:rPr>
        <w:t>To understand</w:t>
      </w:r>
      <w:r w:rsidR="00B96A13">
        <w:rPr>
          <w:color w:val="000000" w:themeColor="text1"/>
        </w:rPr>
        <w:t xml:space="preserve"> the </w:t>
      </w:r>
      <w:r w:rsidR="00AA0B12">
        <w:rPr>
          <w:color w:val="000000" w:themeColor="text1"/>
        </w:rPr>
        <w:t>usefulness</w:t>
      </w:r>
      <w:r w:rsidR="00B96A13">
        <w:rPr>
          <w:color w:val="000000" w:themeColor="text1"/>
        </w:rPr>
        <w:t xml:space="preserve"> of</w:t>
      </w:r>
      <w:r w:rsidRPr="002E789B">
        <w:rPr>
          <w:color w:val="000000" w:themeColor="text1"/>
        </w:rPr>
        <w:t xml:space="preserve"> bypass</w:t>
      </w:r>
      <w:r w:rsidR="00B96A13">
        <w:rPr>
          <w:color w:val="000000" w:themeColor="text1"/>
        </w:rPr>
        <w:t>ing</w:t>
      </w:r>
      <w:r w:rsidRPr="002E789B">
        <w:rPr>
          <w:color w:val="000000" w:themeColor="text1"/>
        </w:rPr>
        <w:t xml:space="preserve"> P2 trials, it is first important</w:t>
      </w:r>
      <w:r w:rsidRPr="002E789B">
        <w:t xml:space="preserve"> to understand the role of P2 trials in traditional neurological drug development.</w:t>
      </w:r>
      <w:r w:rsidRPr="002E789B">
        <w:rPr>
          <w:color w:val="000000" w:themeColor="text1"/>
        </w:rPr>
        <w:t xml:space="preserve"> </w:t>
      </w:r>
      <w:r>
        <w:t xml:space="preserve">Together with P1 trials, P2 trials make up </w:t>
      </w:r>
      <w:r w:rsidR="00115CD2">
        <w:t xml:space="preserve">what some commentators call the </w:t>
      </w:r>
      <w:r>
        <w:t>“learn zone”</w:t>
      </w:r>
      <w:r>
        <w:fldChar w:fldCharType="begin"/>
      </w:r>
      <w:r w:rsidR="00B55701">
        <w:instrText xml:space="preserve"> ADDIN ZOTERO_ITEM CSL_CITATION {"citationID":"a27jt74b1dl","properties":{"formattedCitation":"\\super 35\\nosupersub{}","plainCitation":"35","noteIndex":0},"citationItems":[{"id":3297,"uris":["http://zotero.org/users/5374610/items/83RQ4SVY"],"itemData":{"id":3297,"type":"chapter","abstract":"This chapter provides an overview of outcome measures in neurology clinical trials, including developing a conceptual endpoint model, role and use of biomarkers, and considerations on how to select, use and interpret them in the context of early-stage clinical trial design. Early stage clinical trials (phase 1-2) often employ biomarker targets for proof of concept or therapeutic validation. Therapeutic development programs can be viewed as in the learn zone and confirm zone, with confirmation occurring in the phase 3 trial designed to test clinical efficacy against a standard or placebo. Structural imaging with MRI or computed tomography (CT) has been used as both an entry criteria into clinical trials and as an outcome measure. MRI has frequently been used as a measure of treatment response of multiple sclerosis (MS) patients. Researchers should define the role each endpoint is intended to play in the clinical trial.","container-title":"Clinical Trials in Neurology: Design, Conduct, Analysis","event-place":"Cambridge","ISBN":"978-1-139-03244-5","note":"DOI: 10.1017/CBO9781139032445.008","page":"69-77","publisher":"Cambridge University Press","publisher-place":"Cambridge","source":"Cambridge University Press","title":"Selecting Outcome Measures","URL":"https://www.cambridge.org/core/books/clinical-trials-in-neurology/selecting-outcome-measures/304ED715759E06FBE28B6BC77787A9B6","editor":[{"family":"Ravina","given":"Bernard"},{"family":"Cummings","given":"Jeffrey"},{"family":"McDermott","given":"Michael"},{"family":"Poole","given":"R. Michael"}],"author":[{"family":"Holloway","given":"Robert G."},{"family":"Siderowf","given":"Andrew D."}],"accessed":{"date-parts":[["2023",3,8]]},"issued":{"date-parts":[["2012"]]}}}],"schema":"https://github.com/citation-style-language/schema/raw/master/csl-citation.json"} </w:instrText>
      </w:r>
      <w:r>
        <w:fldChar w:fldCharType="separate"/>
      </w:r>
      <w:r w:rsidR="00B55701" w:rsidRPr="00B55701">
        <w:rPr>
          <w:vertAlign w:val="superscript"/>
        </w:rPr>
        <w:t>35</w:t>
      </w:r>
      <w:r>
        <w:fldChar w:fldCharType="end"/>
      </w:r>
      <w:r>
        <w:t xml:space="preserve"> of drug development, where you can c</w:t>
      </w:r>
      <w:r w:rsidRPr="002E789B">
        <w:rPr>
          <w:color w:val="000000" w:themeColor="text1"/>
        </w:rPr>
        <w:t>ollect data that has “a significant impact on future trial size, expense, and risk.”</w:t>
      </w:r>
      <w:r w:rsidRPr="002E789B">
        <w:rPr>
          <w:color w:val="000000" w:themeColor="text1"/>
        </w:rPr>
        <w:fldChar w:fldCharType="begin"/>
      </w:r>
      <w:r w:rsidR="00A32292">
        <w:rPr>
          <w:color w:val="000000" w:themeColor="text1"/>
        </w:rPr>
        <w:instrText xml:space="preserve"> ADDIN ZOTERO_ITEM CSL_CITATION {"citationID":"a1gtpburucf","properties":{"formattedCitation":"\\super 11\\nosupersub{}","plainCitation":"11","noteIndex":0},"citationItems":[{"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Pr="002E789B">
        <w:rPr>
          <w:color w:val="000000" w:themeColor="text1"/>
        </w:rPr>
        <w:fldChar w:fldCharType="separate"/>
      </w:r>
      <w:r w:rsidR="00A32292" w:rsidRPr="00A32292">
        <w:rPr>
          <w:color w:val="000000"/>
          <w:vertAlign w:val="superscript"/>
        </w:rPr>
        <w:t>11</w:t>
      </w:r>
      <w:r w:rsidRPr="002E789B">
        <w:rPr>
          <w:color w:val="000000" w:themeColor="text1"/>
        </w:rPr>
        <w:fldChar w:fldCharType="end"/>
      </w:r>
      <w:r w:rsidRPr="00464572">
        <w:t xml:space="preserve"> </w:t>
      </w:r>
      <w:r w:rsidR="004F7A61">
        <w:t>P2 trials in AD have been called a “necessary step in drug development</w:t>
      </w:r>
      <w:r w:rsidR="00623456">
        <w:t>.”</w:t>
      </w:r>
      <w:r w:rsidR="004F7A61">
        <w:fldChar w:fldCharType="begin"/>
      </w:r>
      <w:r w:rsidR="00A32292">
        <w:instrText xml:space="preserve"> ADDIN ZOTERO_ITEM CSL_CITATION {"citationID":"a7o959goor","properties":{"formattedCitation":"\\super 19\\nosupersub{}","plainCitation":"19","noteIndex":0},"citationItems":[{"id":3322,"uris":["http://zotero.org/users/5374610/items/HU43ZI5T"],"itemData":{"id":3322,"type":"article-journal","abstract":"Phase II proof of concept (POC) (IIa) and dose-finding (IIb) studies represent major challenges in drug development. Prolonged development times delay effective therapies from reaching patients in need and adversely affect industry goals of decreasing time to market. Biomarkers including magnetic resonance imaging, cerebrospinal fluid tau and amyloid beta, and amyloid positron emission tomography have been considered as alternative outcomes to clinical measures. None of these is yet validated. Population enrichment is another possible solution to POC studies. More rapid progression to prespecified milestones can be achieved by enriching the population with risk factors. Conclusions based on enriched populations must be extrapolated with caution. Clinical measures with greater sensitivity than standard trial instruments might represent another strategy applicable to POC studies. Adaptive dose-response designs are being considered as a means of shortening phase IIb studies and creating a seamless interface with phase III. None of these strategies have been validated in a successful drug development program; all have some promise for reforming phase II and answering the central question of \"how much information is sufficient to proceed to phase III without excessive risk for failure?\"","container-title":"Alzheimer's &amp; Dementia: The Journal of the Alzheimer's Association","DOI":"10.1016/j.jalz.2007.10.002","ISSN":"1552-5279","issue":"1 Suppl 1","journalAbbreviation":"Alzheimers Dement","language":"eng","note":"PMID: 18631992","page":"S15-20","source":"PubMed","title":"Optimizing phase II of drug development for disease-modifying compounds","volume":"4","author":[{"family":"Cummings","given":"Jeffrey L."}],"issued":{"date-parts":[["2008",1]]}}}],"schema":"https://github.com/citation-style-language/schema/raw/master/csl-citation.json"} </w:instrText>
      </w:r>
      <w:r w:rsidR="004F7A61">
        <w:fldChar w:fldCharType="separate"/>
      </w:r>
      <w:r w:rsidR="00A32292" w:rsidRPr="00A32292">
        <w:rPr>
          <w:vertAlign w:val="superscript"/>
        </w:rPr>
        <w:t>19</w:t>
      </w:r>
      <w:r w:rsidR="004F7A61">
        <w:fldChar w:fldCharType="end"/>
      </w:r>
      <w:r w:rsidR="004F7A61">
        <w:t xml:space="preserve"> </w:t>
      </w:r>
      <w:r w:rsidR="00AA0B12">
        <w:t>In addition guidance from the FDA states that “sponsors assess phase 2 results to determine if the preliminary results are sufficiently promising to justify a phase 3 study”</w:t>
      </w:r>
      <w:r w:rsidR="00AA0B12">
        <w:fldChar w:fldCharType="begin"/>
      </w:r>
      <w:r w:rsidR="00AA0B12">
        <w:instrText xml:space="preserve"> ADDIN ZOTERO_ITEM CSL_CITATION {"citationID":"afa4hamv9l","properties":{"formattedCitation":"\\super 34\\nosupersub{}","plainCitation":"34","noteIndex":0},"citationItems":[{"id":980,"uris":["http://zotero.org/users/5374610/items/SSW2P437"],"itemData":{"id":980,"type":"article-journal","abstract":"FDA reports on 22 case studies where phase 2 and phase 3 trials had divergent results.","container-title":"FDA","language":"en","note":"publisher: FDA","source":"www.fda.gov","title":"22 Case Studies Where Phase 2 and Phase 3 Trials Had Divergent Results","URL":"https://www.fda.gov/about-fda/reports/22-case-studies-where-phase-2-and-phase-3-trials-had-divergent-results","author":[{"family":"Commissioner","given":"Office","dropping-particle":"of the"}],"accessed":{"date-parts":[["2020",10,11]]},"issued":{"date-parts":[["2019",2,8]]}}}],"schema":"https://github.com/citation-style-language/schema/raw/master/csl-citation.json"} </w:instrText>
      </w:r>
      <w:r w:rsidR="00AA0B12">
        <w:fldChar w:fldCharType="separate"/>
      </w:r>
      <w:r w:rsidR="00AA0B12" w:rsidRPr="00A32292">
        <w:rPr>
          <w:vertAlign w:val="superscript"/>
        </w:rPr>
        <w:t>34</w:t>
      </w:r>
      <w:r w:rsidR="00AA0B12">
        <w:fldChar w:fldCharType="end"/>
      </w:r>
      <w:r w:rsidR="00AA0B12">
        <w:t xml:space="preserve"> </w:t>
      </w:r>
      <w:r w:rsidR="00950145">
        <w:t>Therefore, b</w:t>
      </w:r>
      <w:r w:rsidRPr="002E789B">
        <w:t xml:space="preserve">ypassing P2 trials and the information gained from them may impact the future of </w:t>
      </w:r>
      <w:r w:rsidR="00623456">
        <w:t>the drug development trajectory</w:t>
      </w:r>
      <w:r w:rsidRPr="002E789B">
        <w:t>.</w:t>
      </w:r>
      <w:r w:rsidR="000D211A">
        <w:t xml:space="preserve"> In what follows, we will discuss three variables typically investigated in P2 trials and how the lack of </w:t>
      </w:r>
      <w:r w:rsidR="00021B8E">
        <w:t>each</w:t>
      </w:r>
      <w:r w:rsidR="000D211A">
        <w:t xml:space="preserve"> may impact future trials. </w:t>
      </w:r>
    </w:p>
    <w:p w14:paraId="49C00FE1" w14:textId="77777777" w:rsidR="00115CD2" w:rsidRPr="00EA4242" w:rsidRDefault="00115CD2" w:rsidP="000D211A">
      <w:pPr>
        <w:ind w:firstLine="360"/>
      </w:pPr>
    </w:p>
    <w:p w14:paraId="2F828B54" w14:textId="0CCE98A4" w:rsidR="00A841BF" w:rsidRPr="00712700" w:rsidRDefault="00A841BF" w:rsidP="00A841BF">
      <w:pPr>
        <w:rPr>
          <w:color w:val="000000" w:themeColor="text1"/>
          <w:u w:val="single"/>
        </w:rPr>
      </w:pPr>
      <w:r w:rsidRPr="00712700">
        <w:rPr>
          <w:color w:val="000000" w:themeColor="text1"/>
          <w:u w:val="single"/>
        </w:rPr>
        <w:t>Dose</w:t>
      </w:r>
      <w:r w:rsidR="00B22DBD">
        <w:rPr>
          <w:color w:val="000000" w:themeColor="text1"/>
          <w:u w:val="single"/>
        </w:rPr>
        <w:t xml:space="preserve"> and schedule </w:t>
      </w:r>
    </w:p>
    <w:p w14:paraId="1D4CE547" w14:textId="5A94495C" w:rsidR="00A841BF" w:rsidRPr="00A43A2C" w:rsidRDefault="00A841BF" w:rsidP="00A43A2C">
      <w:pPr>
        <w:ind w:firstLine="360"/>
      </w:pPr>
      <w:r w:rsidRPr="002E789B">
        <w:rPr>
          <w:color w:val="000000" w:themeColor="text1"/>
        </w:rPr>
        <w:t>The first task of a typical P2 trial in neurology is to find the optimal dose and schedule</w:t>
      </w:r>
      <w:r w:rsidR="00115CD2">
        <w:rPr>
          <w:color w:val="000000" w:themeColor="text1"/>
        </w:rPr>
        <w:t xml:space="preserve"> for administering the drug</w:t>
      </w:r>
      <w:r w:rsidRPr="002E789B">
        <w:t>.</w:t>
      </w:r>
      <w:r w:rsidRPr="002E789B">
        <w:fldChar w:fldCharType="begin"/>
      </w:r>
      <w:r w:rsidR="00B55701">
        <w:instrText xml:space="preserve"> ADDIN ZOTERO_ITEM CSL_CITATION {"citationID":"cd7GPoM9","properties":{"formattedCitation":"\\super 25,26,36\\uc0\\u8211{}39\\nosupersub{}","plainCitation":"25,26,36–39","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43,"uris":["http://zotero.org/users/5374610/items/6TK2G5GE"],"itemData":{"id":2543,"type":"article-journal","abstract":"To date, outcomes for all Phase III clinical trials for traumatic brain injury (TBI) have been negative. The recent disappointing results of the Progesterone for the Treatment of Traumatic Brain Injury (ProTECT) and Study of a Neuroprotective Agent, Progesterone, in Severe Traumatic Brain Injury (SyNAPSe) Phase III trials for progesterone in TBI have triggered considerable speculation about the reasons for the negative outcomes of these two studies in particular and for those of all previous Phase III TBI clinical trials in general. Among the factors proposed to explain the ProTECT III and SyNAPSe results, the investigators themselves and others have cited: 1) the pathophysiological complexity of TBI itself; 2) issues with the quality and clinical relevance of the preclinical animal models; 3) insufficiently sensitive clinical endpoints; and 4) inappropriate clinical trial designs and strategies. This paper highlights three critical trial design factors that may have contributed substantially to the negative outcomes: 1) suboptimal doses and treatment durations in the Phase II studies; 2) the strategic decision not to perform Phase IIB studies to optimize these variables before initiating Phase III; and 3) the lack of incorporation of the preclinical and Chinese Phase II results, as well as allometric scaling principles, into the Phase III designs. Given these circumstances and the exceptional pleiotropic potential of progesterone as a TBI (and stroke) therapeutic, we are advocating a return to Phase IIB testing. We advocate the incorporation of dose and schedule optimization focused on lower doses and a longer duration of treatment, combined with the addressing of other potential trial design problems raised by the authors in the recently published trial results.","container-title":"Journal of Neurotrauma","DOI":"10.1089/neu.2015.4179","ISSN":"0897-7151","issue":"11","journalAbbreviation":"J Neurotrauma","note":"PMID: 26370183\nPMCID: PMC5455214","page":"1915-1918","source":"PubMed Central","title":"Suboptimal Dosing Parameters as Possible Factors in the Negative Phase III Clinical Trials of Progesterone for Traumatic Brain Injury","volume":"34","author":[{"family":"Howard","given":"Randy B."},{"family":"Sayeed","given":"Iqbal"},{"family":"Stein","given":"Donald G."}],"issued":{"date-parts":[["2017",6,1]]}}},{"id":2547,"uris":["http://zotero.org/users/5374610/items/3UR6ZBFM"],"itemData":{"id":2547,"type":"article-journal","abstract":"The International Campaign for Cures of Spinal Cord Injury Paralysis established a panel tasked with reviewing the methodology for clinical trials for spinal cord injury (SCI), and making recommendations on the conduct of future trials. This is the fourth of four papers. Here, we examine the phases of a clinical trial program, the elements, types, and protocols for valid clinical trial design. The most rigorous and valid SCI clinical trial would be a prospective double-blind randomized control trial utilizing appropriate placebo control subjects. However, in specific situations, it is recognized that other trial procedures may have to be considered. We review the strengths and limitations of the various types of clinical trials with specific reference to SCI. It is imperative that the design and conduct of SCI clinical trials should meet appropriate standards of scientific inquiry to insure that meaningful conclusions about efficacy and safety can be achieved and that the interests of trial subjects are protected. We propose these clinical trials guidelines for use by the SCI clinical research community.","container-title":"Spinal cord","DOI":"10.1038/sj.sc.3102010","ISSN":"1362-4393","issue":"3","journalAbbreviation":"Spinal Cord","note":"PMID: 17179970\nPMCID: PMC4106695","page":"232-242","source":"PubMed Central","title":"Guidelines for the conduct of clinical trials for spinal cord injury as developed by the ICCP panel: clinical trial design","title-short":"Guidelines for the conduct of clinical trials for spinal cord injury as developed by the ICCP panel","volume":"45","author":[{"family":"Lammertse","given":"D"},{"family":"Tuszynski","given":"MH"},{"family":"Steeves","given":"JD"},{"family":"Curt","given":"A"},{"family":"Fawcett","given":"JW"},{"family":"Rask","given":"C"},{"family":"Ditunno","given":"JF"},{"family":"Fehlings","given":"MG"},{"family":"Guest","given":"JD"},{"family":"Ellaway","given":"PH"},{"family":"Kleitman","given":"N"},{"family":"Blight","given":"AR"},{"family":"Dobkin","given":"BH"},{"family":"Grossman","given":"R"},{"family":"Katoh","given":"H"},{"family":"Privat","given":"A"},{"family":"Kalichman","given":"M"}],"issued":{"date-parts":[["2007",3]]}}},{"id":2546,"uris":["http://zotero.org/users/5374610/items/A664B6SU"],"itemData":{"id":2546,"type":"article-journal","container-title":"Future Neurology","DOI":"10.2217/fnl.15.49","ISSN":"1479-6708","issue":"1","note":"publisher: Future Medicine","page":"9-13","source":"futuremedicine.com (Atypon)","title":"Lost in translation: understanding the failure of the progesterone/traumatic brain injury Phase III trials","title-short":"Lost in translation","volume":"11","author":[{"family":"Stein","given":"Donald G"}],"issued":{"date-parts":[["2016",2]]}}},{"id":2558,"uris":["http://zotero.org/users/5374610/items/PRQME3WN"],"itemData":{"id":2558,"type":"article-journal","abstract":"Under the auspices of the American Brain Injury Consortium and the Joint Section of Neurotrauma and Critical Care of the American Association of Neurological Surgeons, the authors have reviewed and formulated opinions based on the evidence on protocol design and the outcome measures used for clinical trials in patients with a severe or moderate traumatic brain injury (TBI). First, in view of the heterogeneity of the population under study, the authors suggest that block randomization and stratification should always be used in the design of neurotrauma trials. Second, although the Glasgow Outcome Scale (GOS) remains the most widely used and accepted instrument for TBI trials, the authors believe the eight-point expanded scale that has recently been designed will ultimately provide greater discrimination, and narrower categories and will ultimately prove superior for detecting more subtle changes in outcome. Furthermore, the authors recommend, in view of the profound cognitive impairment in survivors of TBI, that neuropsychological tests be explored further as an adjunct to the GOS. Future research should focus on the development of more sensitive and specific surrogate outcome measures such as magnetic resonance imaging, neurochemical, neuropsychological, and quality of life measures in order to detect a neuroprotective effect in patients with TBI.","container-title":"Neurosurgical Focus","DOI":"10.3171/foc.2002.13.1.6","ISSN":"1092-0684","issue":"1","journalAbbreviation":"Neurosurg Focus","language":"eng","note":"PMID: 15916412","page":"ECP1","source":"PubMed","title":"Outcome measures for clinical trials in neurotrauma","volume":"13","author":[{"family":"Bullock","given":"M. Ross"},{"family":"Merchant","given":"Randall E."},{"family":"Choi","given":"Sung C."},{"family":"Gilman","given":"Charlotte B."},{"family":"Kreutzer","given":"Jeffrey S."},{"family":"Marmarou","given":"Anthony"},{"family":"Teasdale","given":"Graham M."}],"issued":{"date-parts":[["2002",7,15]]}}}],"schema":"https://github.com/citation-style-language/schema/raw/master/csl-citation.json"} </w:instrText>
      </w:r>
      <w:r w:rsidRPr="002E789B">
        <w:fldChar w:fldCharType="separate"/>
      </w:r>
      <w:r w:rsidR="00B55701" w:rsidRPr="00B55701">
        <w:rPr>
          <w:vertAlign w:val="superscript"/>
        </w:rPr>
        <w:t>25,26,36–39</w:t>
      </w:r>
      <w:r w:rsidRPr="002E789B">
        <w:fldChar w:fldCharType="end"/>
      </w:r>
      <w:r w:rsidRPr="002E789B">
        <w:t xml:space="preserve"> This is a stage where, using many doses</w:t>
      </w:r>
      <w:r w:rsidR="000D211A">
        <w:t xml:space="preserve"> (under the maximum tolerated dose found in P1</w:t>
      </w:r>
      <w:r w:rsidR="00021B8E">
        <w:t xml:space="preserve"> trials</w:t>
      </w:r>
      <w:r w:rsidR="000D211A">
        <w:t>)</w:t>
      </w:r>
      <w:r w:rsidRPr="002E789B">
        <w:t xml:space="preserve">, </w:t>
      </w:r>
      <w:r w:rsidR="000D211A">
        <w:t>researchers</w:t>
      </w:r>
      <w:r w:rsidRPr="002E789B">
        <w:t xml:space="preserve"> can begin to see a dose relationship in the safety </w:t>
      </w:r>
      <w:r w:rsidR="0002292C">
        <w:t xml:space="preserve">and efficacy </w:t>
      </w:r>
      <w:r w:rsidRPr="002E789B">
        <w:t>endpoints.</w:t>
      </w:r>
      <w:r w:rsidRPr="002E789B">
        <w:fldChar w:fldCharType="begin"/>
      </w:r>
      <w:r w:rsidR="00A32292">
        <w:instrText xml:space="preserve"> ADDIN ZOTERO_ITEM CSL_CITATION {"citationID":"llO8sR2K","properties":{"formattedCitation":"\\super 11\\nosupersub{}","plainCitation":"11","noteIndex":0},"citationItems":[{"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Pr="002E789B">
        <w:fldChar w:fldCharType="separate"/>
      </w:r>
      <w:r w:rsidR="00A32292" w:rsidRPr="00A32292">
        <w:rPr>
          <w:vertAlign w:val="superscript"/>
        </w:rPr>
        <w:t>11</w:t>
      </w:r>
      <w:r w:rsidRPr="002E789B">
        <w:fldChar w:fldCharType="end"/>
      </w:r>
      <w:r w:rsidRPr="002E789B">
        <w:t xml:space="preserve"> </w:t>
      </w:r>
      <w:r w:rsidR="0046642A">
        <w:t xml:space="preserve">Firstly, </w:t>
      </w:r>
      <w:r w:rsidR="00AA0B12">
        <w:t>this information</w:t>
      </w:r>
      <w:r w:rsidRPr="002E789B">
        <w:t xml:space="preserve"> </w:t>
      </w:r>
      <w:r w:rsidR="0002292C">
        <w:t>can help</w:t>
      </w:r>
      <w:r w:rsidRPr="002E789B">
        <w:t xml:space="preserve"> </w:t>
      </w:r>
      <w:r w:rsidR="0002292C">
        <w:t xml:space="preserve">ensure that </w:t>
      </w:r>
      <w:r w:rsidR="0003490C">
        <w:t>the a</w:t>
      </w:r>
      <w:r w:rsidRPr="002E789B">
        <w:t xml:space="preserve"> safe dose is moved forward to P3 testing</w:t>
      </w:r>
      <w:r w:rsidR="00947AF5">
        <w:t xml:space="preserve">. </w:t>
      </w:r>
      <w:r w:rsidRPr="002E789B">
        <w:fldChar w:fldCharType="begin"/>
      </w:r>
      <w:r w:rsidR="00286C5E">
        <w:instrText xml:space="preserve"> ADDIN ZOTERO_ITEM CSL_CITATION {"citationID":"a1gg0m562ko","properties":{"formattedCitation":"\\super 24,25,27,33,35\\nosupersub{}","plainCitation":"24,25,27,33,35","dontUpdate":true,"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47,"uris":["http://zotero.org/users/5374610/items/3UR6ZBFM"],"itemData":{"id":2547,"type":"article-journal","abstract":"The International Campaign for Cures of Spinal Cord Injury Paralysis established a panel tasked with reviewing the methodology for clinical trials for spinal cord injury (SCI), and making recommendations on the conduct of future trials. This is the fourth of four papers. Here, we examine the phases of a clinical trial program, the elements, types, and protocols for valid clinical trial design. The most rigorous and valid SCI clinical trial would be a prospective double-blind randomized control trial utilizing appropriate placebo control subjects. However, in specific situations, it is recognized that other trial procedures may have to be considered. We review the strengths and limitations of the various types of clinical trials with specific reference to SCI. It is imperative that the design and conduct of SCI clinical trials should meet appropriate standards of scientific inquiry to insure that meaningful conclusions about efficacy and safety can be achieved and that the interests of trial subjects are protected. We propose these clinical trials guidelines for use by the SCI clinical research community.","container-title":"Spinal cord","DOI":"10.1038/sj.sc.3102010","ISSN":"1362-4393","issue":"3","journalAbbreviation":"Spinal Cord","note":"PMID: 17179970\nPMCID: PMC4106695","page":"232-242","source":"PubMed Central","title":"Guidelines for the conduct of clinical trials for spinal cord injury as developed by the ICCP panel: clinical trial design","title-short":"Guidelines for the conduct of clinical trials for spinal cord injury as developed by the ICCP panel","volume":"45","author":[{"family":"Lammertse","given":"D"},{"family":"Tuszynski","given":"MH"},{"family":"Steeves","given":"JD"},{"family":"Curt","given":"A"},{"family":"Fawcett","given":"JW"},{"family":"Rask","given":"C"},{"family":"Ditunno","given":"JF"},{"family":"Fehlings","given":"MG"},{"family":"Guest","given":"JD"},{"family":"Ellaway","given":"PH"},{"family":"Kleitman","given":"N"},{"family":"Blight","given":"AR"},{"family":"Dobkin","given":"BH"},{"family":"Grossman","given":"R"},{"family":"Katoh","given":"H"},{"family":"Privat","given":"A"},{"family":"Kalichman","given":"M"}],"issued":{"date-parts":[["2007",3]]}}},{"id":2558,"uris":["http://zotero.org/users/5374610/items/PRQME3WN"],"itemData":{"id":2558,"type":"article-journal","abstract":"Under the auspices of the American Brain Injury Consortium and the Joint Section of Neurotrauma and Critical Care of the American Association of Neurological Surgeons, the authors have reviewed and formulated opinions based on the evidence on protocol design and the outcome measures used for clinical trials in patients with a severe or moderate traumatic brain injury (TBI). First, in view of the heterogeneity of the population under study, the authors suggest that block randomization and stratification should always be used in the design of neurotrauma trials. Second, although the Glasgow Outcome Scale (GOS) remains the most widely used and accepted instrument for TBI trials, the authors believe the eight-point expanded scale that has recently been designed will ultimately provide greater discrimination, and narrower categories and will ultimately prove superior for detecting more subtle changes in outcome. Furthermore, the authors recommend, in view of the profound cognitive impairment in survivors of TBI, that neuropsychological tests be explored further as an adjunct to the GOS. Future research should focus on the development of more sensitive and specific surrogate outcome measures such as magnetic resonance imaging, neurochemical, neuropsychological, and quality of life measures in order to detect a neuroprotective effect in patients with TBI.","container-title":"Neurosurgical Focus","DOI":"10.3171/foc.2002.13.1.6","ISSN":"1092-0684","issue":"1","journalAbbreviation":"Neurosurg Focus","language":"eng","note":"PMID: 15916412","page":"ECP1","source":"PubMed","title":"Outcome measures for clinical trials in neurotrauma","volume":"13","author":[{"family":"Bullock","given":"M. Ross"},{"family":"Merchant","given":"Randall E."},{"family":"Choi","given":"Sung C."},{"family":"Gilman","given":"Charlotte B."},{"family":"Kreutzer","given":"Jeffrey S."},{"family":"Marmarou","given":"Anthony"},{"family":"Teasdale","given":"Graham M."}],"issued":{"date-parts":[["2002",7,15]]}}},{"id":2550,"uris":["http://zotero.org/users/5374610/items/CI3MN6T2"],"itemData":{"id":2550,"type":"article-journal","abstract":"The failure of a majority of clinical trials in progressive MS has highlighted the need to reconsider how these trials are designed and conducted, and many areas deserve focus. Basic scientists are reconceptualising the pathophysiology of progressive MS into three broad areas: systemic inflammation, compartmentalized inflammation and non-inflammatory neurodegeneration, with the latter two becoming predominant as the disease progresses. This reconceptualization will guide the choice of experimental therapies. Previous clinical trials have highlighted how participant selection can have a significant impact on study outcome. Phase 2 biomarkers which are biologically stable, dynamically changing over time, and easy to assess in multi-centre studies are greatly needed. Shortcomings inherent in the Expanded Disability Status Scale is prompting the development and validation of better clinical measures. The standard 2-arm, fixed-duration trial paradigm has been challenged with new, innovative approaches that can test more therapies efficiently. International collaboratives such as the Progressive MS Alliance will support increased dialog with regulators, industry, and other funding agencies. Better engagement with people living with progressive MS will transform them from simply being the object of MS therapies to partners in the search for therapies. Focused, targeted action will drive further development of effective therapies for progressive MS.","container-title":"Multiple sclerosis (Houndmills, Basingstoke, England)","DOI":"10.1177/1352458517729768","ISSN":"1352-4585","issue":"12","journalAbbreviation":"Mult Scler","note":"PMID: 29041871\nPMCID: PMC5714314","page":"1573-1578","source":"PubMed Central","title":"Advancing Trial Design in Progressive Multiple Sclerosis","volume":"23","author":[{"family":"Fox","given":"Robert J."},{"family":"Chataway","given":"Jeremy"}],"issued":{"date-parts":[["2017",10]]}}}],"schema":"https://github.com/citation-style-language/schema/raw/master/csl-citation.json"} </w:instrText>
      </w:r>
      <w:r w:rsidRPr="002E789B">
        <w:fldChar w:fldCharType="separate"/>
      </w:r>
      <w:r w:rsidR="00286C5E">
        <w:rPr>
          <w:vertAlign w:val="superscript"/>
        </w:rPr>
        <w:t xml:space="preserve"> </w:t>
      </w:r>
      <w:r w:rsidRPr="002E789B">
        <w:fldChar w:fldCharType="end"/>
      </w:r>
      <w:r w:rsidR="005E5C3F">
        <w:t>In</w:t>
      </w:r>
      <w:r w:rsidRPr="002E789B">
        <w:t xml:space="preserve"> CNS disorders</w:t>
      </w:r>
      <w:r w:rsidR="005E5C3F">
        <w:t xml:space="preserve"> this is a critical step </w:t>
      </w:r>
      <w:r w:rsidRPr="002E789B">
        <w:t>because drugs treating these conditions</w:t>
      </w:r>
      <w:r w:rsidR="00115CD2">
        <w:t xml:space="preserve"> are often taken for prolonged periods, such that safety issues might emerge with chronic exposure. As well, CNS drugs</w:t>
      </w:r>
      <w:r w:rsidRPr="002E789B">
        <w:t xml:space="preserve"> can </w:t>
      </w:r>
      <w:r w:rsidR="00623456">
        <w:t>affect</w:t>
      </w:r>
      <w:r w:rsidR="00115CD2">
        <w:t xml:space="preserve"> the core of who we are</w:t>
      </w:r>
      <w:r w:rsidR="00825209">
        <w:t xml:space="preserve"> and</w:t>
      </w:r>
      <w:r w:rsidR="007863B6">
        <w:t xml:space="preserve"> </w:t>
      </w:r>
      <w:r w:rsidR="00115CD2" w:rsidRPr="004F7D15">
        <w:t>ca</w:t>
      </w:r>
      <w:r w:rsidR="00115CD2">
        <w:t xml:space="preserve">use adverse psychiatric outcomes, such as </w:t>
      </w:r>
      <w:r w:rsidRPr="002E789B">
        <w:t>suicidal behavior.</w:t>
      </w:r>
      <w:r w:rsidRPr="002E789B">
        <w:fldChar w:fldCharType="begin"/>
      </w:r>
      <w:r w:rsidR="00A32292">
        <w:instrText xml:space="preserve"> ADDIN ZOTERO_ITEM CSL_CITATION {"citationID":"a275un1v5qm","properties":{"formattedCitation":"\\super 3,11\\nosupersub{}","plainCitation":"3,11","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Pr="002E789B">
        <w:fldChar w:fldCharType="separate"/>
      </w:r>
      <w:r w:rsidR="00A32292" w:rsidRPr="00A32292">
        <w:rPr>
          <w:vertAlign w:val="superscript"/>
        </w:rPr>
        <w:t>3,11</w:t>
      </w:r>
      <w:r w:rsidRPr="002E789B">
        <w:fldChar w:fldCharType="end"/>
      </w:r>
      <w:r w:rsidRPr="002E789B">
        <w:t xml:space="preserve"> </w:t>
      </w:r>
      <w:r w:rsidR="00B96A13">
        <w:t>Many</w:t>
      </w:r>
      <w:r w:rsidRPr="002E789B">
        <w:t xml:space="preserve"> doses are changed (mostly lowered) after FDA approval due to safety concerns</w:t>
      </w:r>
      <w:r w:rsidR="00115CD2">
        <w:t>.</w:t>
      </w:r>
      <w:r w:rsidR="00303265">
        <w:fldChar w:fldCharType="begin"/>
      </w:r>
      <w:r w:rsidR="00B55701">
        <w:instrText xml:space="preserve"> ADDIN ZOTERO_ITEM CSL_CITATION {"citationID":"a25aji4pdah","properties":{"formattedCitation":"\\super 40,41\\nosupersub{}","plainCitation":"40,41","noteIndex":0},"citationItems":[{"id":3402,"uris":["http://zotero.org/users/5374610/items/3PY3C6H9"],"itemData":{"id":3402,"type":"article-journal","container-title":"Clinical Pharmacology &amp; Therapeutics","DOI":"10.1038/sj.clpt.6100215","ISSN":"1532-6535","issue":"1","language":"en","note":"_eprint: https://onlinelibrary.wiley.com/doi/pdf/10.1038/sj.clpt.6100215","page":"12-14","source":"Wiley Online Library","title":"“Getting the Dose Right”: Facts, a Blueprint, and Encouragements","title-short":"“Getting the Dose Right”","volume":"82","author":[{"family":"Peck","given":"C C"},{"family":"Cross","given":"J T"}],"issued":{"date-parts":[["2007"]]}}},{"id":3405,"uris":["http://zotero.org/users/5374610/items/2MMG2YH7"],"itemData":{"id":3405,"type":"paper-conference","abstract":"Recent market withdrawals of prescription drug products have brought attention to premarketing safety research. Less known but related to some drug withdrawals are postmarketing dosage changes of newly marketed drugs, including both dosage reductions and increases. These events have serious effects on patients, manufacturers, and regulatory authorities. Most of these harmful events could be avoided by intensive employment of targeted clinical pharmacology investigations to optimize dosage prior to phase III testing and regulatory approval. In this paper, the frequency and implications of postmarketing dosing changes and market withdrawals are considered in light of approaches to preventing them.","collection-title":"Ernst Schering Research Foundation Workshop","container-title":"Appropriate Dose Selection — How to Optimize Clinical Drug Development","DOI":"10.1007/978-3-540-49529-1_16","event-place":"Berlin, Heidelberg","ISBN":"978-3-540-49529-1","language":"en","page":"209-216","publisher":"Springer","publisher-place":"Berlin, Heidelberg","source":"Springer Link","title":"Preventing Postmarketing Changes in Recommended Doses and Marketing Withdrawals","author":[{"family":"Peck","given":"C."}],"editor":[{"family":"Venitz","given":"J."},{"family":"Sittner","given":"W."}],"issued":{"date-parts":[["2007"]]}}}],"schema":"https://github.com/citation-style-language/schema/raw/master/csl-citation.json"} </w:instrText>
      </w:r>
      <w:r w:rsidR="00303265">
        <w:fldChar w:fldCharType="separate"/>
      </w:r>
      <w:r w:rsidR="00B55701" w:rsidRPr="00B55701">
        <w:rPr>
          <w:vertAlign w:val="superscript"/>
        </w:rPr>
        <w:t>40,41</w:t>
      </w:r>
      <w:r w:rsidR="00303265">
        <w:fldChar w:fldCharType="end"/>
      </w:r>
      <w:r w:rsidR="0046642A">
        <w:t xml:space="preserve"> </w:t>
      </w:r>
      <w:r w:rsidR="005E5C3F">
        <w:t>One study investigating t</w:t>
      </w:r>
      <w:r w:rsidR="004F7D15">
        <w:t>hese d</w:t>
      </w:r>
      <w:r w:rsidR="00115CD2">
        <w:t xml:space="preserve">ose changes </w:t>
      </w:r>
      <w:r w:rsidR="005E5C3F">
        <w:t xml:space="preserve">found that they </w:t>
      </w:r>
      <w:r w:rsidR="00B96A13">
        <w:t>were</w:t>
      </w:r>
      <w:r w:rsidRPr="002E789B">
        <w:t xml:space="preserve"> most common in neurological drugs</w:t>
      </w:r>
      <w:r w:rsidR="005E5C3F">
        <w:t>. This finding</w:t>
      </w:r>
      <w:r w:rsidR="004F7D15">
        <w:t xml:space="preserve"> clearly sho</w:t>
      </w:r>
      <w:r w:rsidR="005E5C3F">
        <w:t>ws</w:t>
      </w:r>
      <w:r w:rsidR="004F7D15">
        <w:t xml:space="preserve"> the importance of </w:t>
      </w:r>
      <w:r w:rsidR="005E5C3F">
        <w:t xml:space="preserve">meticulously investigating </w:t>
      </w:r>
      <w:r w:rsidR="004F7D15">
        <w:t>dose</w:t>
      </w:r>
      <w:r w:rsidR="005E5C3F">
        <w:t xml:space="preserve"> and safety relationships</w:t>
      </w:r>
      <w:r w:rsidR="004F7D15">
        <w:t xml:space="preserve"> prior to approv</w:t>
      </w:r>
      <w:r w:rsidR="005E5C3F">
        <w:t>ing a new treatment</w:t>
      </w:r>
      <w:r w:rsidRPr="002E789B">
        <w:t>.</w:t>
      </w:r>
      <w:r w:rsidR="00376E00" w:rsidRPr="002E789B">
        <w:fldChar w:fldCharType="begin"/>
      </w:r>
      <w:r w:rsidR="00B55701">
        <w:instrText xml:space="preserve"> ADDIN ZOTERO_ITEM CSL_CITATION {"citationID":"av69htaqu8","properties":{"formattedCitation":"\\super 42\\nosupersub{}","plainCitation":"42","noteIndex":0},"citationItems":[{"id":3152,"uris":["http://zotero.org/users/5374610/items/APVMPQJ6"],"itemData":{"id":3152,"type":"article-journal","abstract":"PURPOSE: Risks and benefits of marketed drugs can be improved by changing their labels to optimize dosage regimens for indicated populations. Such postmarketing label changes may reflect the quality of pre-marketing development, regulatory review, and postmarketing surveillance. We documented dosage changes of FDA-approved new molecular entities (NMEs), and investigated trends over time and across therapeutic groups, on the premise that improved drug development methods have yielded fewer postmarketing label changes over time.\nMETHODS: We compiled a list of NMEs approved by FDA from 1 January 1980 to 31 December 1999 using FDA's website, Freedom of Information Act request, and PhRMA (Pharmaceutical Research and Manufacturers of America) database. Original labeled dosages and indicated patient populations were tracked in labels in the Physician's Desk Reference. Time and covariate-adjusted risks for dosage changes by 5-year epoch and therapeutic groups were estimated by survival analysis.\nRESULTS: Of 499 NMEs, 354 (71%) were evaluable. Dosage changes in indicated populations occurred in 73 NMEs (21%). A total of 58 (79%) were safety-motivated, net dosage decreases. Percentage of NMEs with changes by therapeutic group ranged from 27.3% for neuropharmacologic drugs to 13.6% for miscellaneous drugs. Median time to change following approval fell from 6.5 years (1980-1984) to 2.0 years (1995-1999). Contrary to our premise, 1995-1999 NMEs were 3.15 times more likely to change in comparison to 1980-1984 NMEs (p = 0.008, Cox analysis).\nCONCLUSIONS: Dosages of one in five NMEs changed, four in five changes were safety reductions. Increasing frequency of changes, independent of therapeutic group, may reflect intensified postmarketing surveillance and underscores the need to improve pre-marketing optimization of dosage and indicated population.","container-title":"Pharmacoepidemiology and Drug Safety","DOI":"10.1002/pds.744","ISSN":"1053-8569","issue":"6","journalAbbreviation":"Pharmacoepidemiol Drug Saf","language":"eng","note":"PMID: 12426927","page":"439-446","source":"PubMed","title":"Postmarketing drug dosage changes of 499 FDA-approved new molecular entities, 1980-1999","volume":"11","author":[{"family":"Cross","given":"James"},{"family":"Lee","given":"Howard"},{"family":"Westelinck","given":"Agnes"},{"family":"Nelson","given":"Julie"},{"family":"Grudzinskas","given":"Charles"},{"family":"Peck","given":"Carl"}],"issued":{"date-parts":[["2002",9]]}},"label":"page"}],"schema":"https://github.com/citation-style-language/schema/raw/master/csl-citation.json"} </w:instrText>
      </w:r>
      <w:r w:rsidR="00376E00" w:rsidRPr="002E789B">
        <w:fldChar w:fldCharType="separate"/>
      </w:r>
      <w:r w:rsidR="00B55701" w:rsidRPr="00B55701">
        <w:rPr>
          <w:vertAlign w:val="superscript"/>
        </w:rPr>
        <w:t>42</w:t>
      </w:r>
      <w:r w:rsidR="00376E00" w:rsidRPr="002E789B">
        <w:fldChar w:fldCharType="end"/>
      </w:r>
      <w:r w:rsidR="00A32292">
        <w:t xml:space="preserve"> </w:t>
      </w:r>
      <w:ins w:id="7" w:author="Hannah Moyer" w:date="2023-05-10T12:10:00Z">
        <w:r w:rsidR="00FB0AE3">
          <w:t xml:space="preserve">A </w:t>
        </w:r>
      </w:ins>
      <w:ins w:id="8" w:author="Hannah Moyer" w:date="2023-05-10T12:12:00Z">
        <w:r w:rsidR="00FB0AE3">
          <w:t>prominent</w:t>
        </w:r>
      </w:ins>
      <w:ins w:id="9" w:author="Hannah Moyer" w:date="2023-05-10T12:10:00Z">
        <w:r w:rsidR="00FB0AE3">
          <w:t xml:space="preserve"> example is in AD with </w:t>
        </w:r>
        <w:proofErr w:type="spellStart"/>
        <w:r w:rsidR="00FB0AE3">
          <w:t>verubecestat</w:t>
        </w:r>
        <w:proofErr w:type="spellEnd"/>
        <w:r w:rsidR="00FB0AE3">
          <w:t xml:space="preserve">. There was </w:t>
        </w:r>
      </w:ins>
      <w:ins w:id="10" w:author="Hannah Moyer" w:date="2023-05-10T12:11:00Z">
        <w:r w:rsidR="00FB0AE3">
          <w:t>a significantly</w:t>
        </w:r>
      </w:ins>
      <w:ins w:id="11" w:author="Hannah Moyer" w:date="2023-05-10T12:12:00Z">
        <w:r w:rsidR="00FB0AE3">
          <w:t xml:space="preserve"> worse cognitive outcomes and safety profiles in the experimental arm of the P3 tri</w:t>
        </w:r>
      </w:ins>
      <w:ins w:id="12" w:author="Hannah Moyer" w:date="2023-05-10T12:13:00Z">
        <w:r w:rsidR="00FB0AE3">
          <w:t>a</w:t>
        </w:r>
      </w:ins>
      <w:ins w:id="13" w:author="Hannah Moyer" w:date="2023-05-10T12:12:00Z">
        <w:r w:rsidR="00FB0AE3">
          <w:t>l</w:t>
        </w:r>
      </w:ins>
      <w:ins w:id="14" w:author="Hannah Moyer" w:date="2023-05-10T12:13:00Z">
        <w:r w:rsidR="00FB0AE3">
          <w:t xml:space="preserve"> after bypassing P2.</w:t>
        </w:r>
      </w:ins>
      <w:r w:rsidR="00FB0AE3">
        <w:fldChar w:fldCharType="begin"/>
      </w:r>
      <w:r w:rsidR="00B55701">
        <w:instrText xml:space="preserve"> ADDIN ZOTERO_ITEM CSL_CITATION {"citationID":"a27j86ob1v8","properties":{"formattedCitation":"\\super 43\\nosupersub{}","plainCitation":"43","noteIndex":0},"citationItems":[{"id":2618,"uris":["http://zotero.org/groups/2765074/items/58RHBIEI"],"itemData":{"id":2618,"type":"article-journal","abstract":"Introduction: The amyloid-beta (Aβ) cascade hypothesis is that reducing Aβ levels in the brain will be beneficial in treating Alzheimer’s disease. Aβ is formed by the cleavage of amyloid precursor protein by β-site amyloid precure protein cleaving enzyme (BACE1) and the BACE1 inhibitor verubecestat was developed to lower the brain levels of Aβ. However, in the EPOCH trial of verubecestat in mild-to-moderate Alzheimer’s disease, it was not beneficial and increased adverse effects.Areas covered: Prior to completing EPOCH, APECS, which trialled verubecestat in prodromal Alzheimer’s disease, was commenced. Like EPOCH, APECS was terminated early. In APECS, verubecestat 40 mg worsened cognition and increased adverse effects.Expert opinion: In recruiting subjects to clinical trials in Alzheimer’s disease, a clinical diagnosis involving the measurement of Aβ should be undertaken for all subjects, as this may help to clarify the findings. In my opinion, the failure of verubecestat in EPOCH and APECS probably could have been avoided if a safety and potential efficacy trial (phase 2) had been completed prior to starting phase 3. It seems to me that, as we have a poor understanding of the underlying mechanisms/cause of Alzheimer’s disease, this is where the research emphasis should be, not phase 3 clinical trials.","container-title":"Expert Opinion on Pharmacotherapy","DOI":"10.1080/14656566.2019.1654998","ISSN":"1465-6566","issue":"17","note":"publisher: Taylor &amp; Francis\n_eprint: https://doi.org/10.1080/14656566.2019.1654998\nPMID: 31423903","page":"2095-2099","source":"Taylor and Francis+NEJM","title":"Lessons that can be learnt from the failure of verubecestat in Alzheimer’s disease","volume":"20","author":[{"family":"Doggrell","given":"Sheila A."}],"issued":{"date-parts":[["2019",11,22]]}}}],"schema":"https://github.com/citation-style-language/schema/raw/master/csl-citation.json"} </w:instrText>
      </w:r>
      <w:r w:rsidR="00FB0AE3">
        <w:fldChar w:fldCharType="separate"/>
      </w:r>
      <w:r w:rsidR="00B55701" w:rsidRPr="00B55701">
        <w:rPr>
          <w:vertAlign w:val="superscript"/>
        </w:rPr>
        <w:t>43</w:t>
      </w:r>
      <w:r w:rsidR="00FB0AE3">
        <w:fldChar w:fldCharType="end"/>
      </w:r>
      <w:ins w:id="15" w:author="Hannah Moyer" w:date="2023-05-10T12:11:00Z">
        <w:r w:rsidR="00FB0AE3">
          <w:t xml:space="preserve"> </w:t>
        </w:r>
      </w:ins>
      <w:ins w:id="16" w:author="Hannah Moyer" w:date="2023-05-12T12:50:00Z">
        <w:r w:rsidR="008D6EC1">
          <w:t>It has also decidedly important for trials investigating treatments for stroke</w:t>
        </w:r>
      </w:ins>
      <w:ins w:id="17" w:author="Hannah Moyer" w:date="2023-05-12T12:51:00Z">
        <w:r w:rsidR="008D6EC1">
          <w:t xml:space="preserve"> like magnesium and statins</w:t>
        </w:r>
      </w:ins>
      <w:ins w:id="18" w:author="Hannah Moyer" w:date="2023-05-12T12:50:00Z">
        <w:r w:rsidR="008D6EC1">
          <w:t>.</w:t>
        </w:r>
      </w:ins>
      <w:r w:rsidR="008D6EC1">
        <w:fldChar w:fldCharType="begin"/>
      </w:r>
      <w:r w:rsidR="00B55701">
        <w:instrText xml:space="preserve"> ADDIN ZOTERO_ITEM CSL_CITATION {"citationID":"a25hpit4u99","properties":{"formattedCitation":"\\super 23\\nosupersub{}","plainCitation":"23","noteIndex":0},"citationItems":[{"id":3480,"uris":["http://zotero.org/users/5374610/items/6STYW4UT"],"itemData":{"id":3480,"type":"article-journal","abstract":"One of the challenges in bringing new therapeutic agents (since nimodipine) in for the treatment of cerebral ischemia associated with aneurysmal subarachnoid hemorrhage (aSAH) is the incongruence in therapeutic benefit observed between phase II and subsequent phase III clinical trials. Therefore, identifying areas for improvement in the methodology and interpretation of results is necessary to increase the value of phase II trials. We performed a systematic review of phase II trials that continued into phase III trials, evaluating a therapeutic agent for the treatment of cerebral ischemia associated with aSAH. We followed the Preferred Reporting Items for Systematic reviews and Meta-Analyses guidelines for systematic reviews, and review was based on a peer-reviewed protocol (International Prospective Register of Systematic Reviews no. 222965). A total of nine phase III trials involving 7,088 patients were performed based on eight phase II trials involving 1558 patients. The following therapeutic agents were evaluated in the selected phase II and phase III trials: intravenous tirilazad, intravenous nicardipine, intravenous clazosentan, intravenous magnesium, oral statins, and intraventricular nimodipine. Shortcomings in several design elements of the phase II aSAH trials were identified that may explain the incongruence between phase II and phase III trial results. We suggest the consideration of the following strategies to improve phase II design: increased focus on the selection of surrogate markers of efficacy, selection of the optimal dose and timing of intervention, adjustment for exaggerated estimate of treatment effect in sample size calculations, use of prespecified go/no-go criteria using futility design, use of multicenter design, enrichment of the study population, use of concurrent control or placebo group, and use of innovative trial designs such as seamless phase II to III design. Modifying the design of phase II trials on the basis of lessons learned from previous phase II and phase III trial combinations is necessary to plan more effective phase III trials.","container-title":"Neurocritical Care","DOI":"10.1007/s12028-021-01372-4","ISSN":"1556-0961","issue":"2","journalAbbreviation":"Neurocrit Care","language":"en","page":"662-681","source":"Springer Link","title":"Lessons Learned from Phase II and Phase III Trials Investigating Therapeutic Agents for Cerebral Ischemia Associated with Aneurysmal Subarachnoid Hemorrhage","volume":"36","author":[{"family":"Qureshi","given":"Adnan I."},{"family":"Lobanova","given":"Iryna"},{"family":"Huang","given":"Wei"},{"family":"Ishfaq","given":"Muhammad F."},{"family":"Broderick","given":"Joseph P."},{"family":"Cassarly","given":"Christy N."},{"family":"Martin","given":"Renee H."},{"family":"Macdonald","given":"R. Loch"},{"family":"Suarez","given":"Jose I."}],"issued":{"date-parts":[["2022",4,1]]}}}],"schema":"https://github.com/citation-style-language/schema/raw/master/csl-citation.json"} </w:instrText>
      </w:r>
      <w:r w:rsidR="008D6EC1">
        <w:fldChar w:fldCharType="separate"/>
      </w:r>
      <w:r w:rsidR="00B55701" w:rsidRPr="00B55701">
        <w:rPr>
          <w:vertAlign w:val="superscript"/>
        </w:rPr>
        <w:t>23</w:t>
      </w:r>
      <w:r w:rsidR="008D6EC1">
        <w:fldChar w:fldCharType="end"/>
      </w:r>
      <w:ins w:id="19" w:author="Hannah Moyer" w:date="2023-05-12T12:50:00Z">
        <w:r w:rsidR="008D6EC1">
          <w:t xml:space="preserve"> </w:t>
        </w:r>
      </w:ins>
      <w:del w:id="20" w:author="Hannah Moyer" w:date="2023-05-03T12:47:00Z">
        <w:r w:rsidR="0003490C" w:rsidDel="00AB1EF6">
          <w:delText>Ideally, the “lowest effective dose” will be the one approved.</w:delText>
        </w:r>
        <w:r w:rsidR="0003490C" w:rsidDel="00AB1EF6">
          <w:fldChar w:fldCharType="begin"/>
        </w:r>
        <w:r w:rsidR="0003490C" w:rsidDel="00AB1EF6">
          <w:delInstrText xml:space="preserve"> ADDIN ZOTERO_ITEM CSL_CITATION {"citationID":"a2m7n65ffe5","properties":{"formattedCitation":"\\uldash{\\super 1\\nosupersub{}}","plainCitation":"1","noteIndex":0},"citationItems":[{"id":2629,"uris":["http://zotero.org/groups/2765074/items/632TNAD3"],"itemData":{"id":2629,"type":"article-journal","container-title":"Clinical and Translational Science","DOI":"10.1111/cts.12491","ISSN":"1752-8054","issue":"2","journalAbbreviation":"Clin Transl Sci","note":"PMID: 28767185\nPMCID: PMC5866992","page":"147-152","source":"PubMed Central","title":"Lessons Learned from Alzheimer Disease: Clinical Trials with Negative Outcomes","title-short":"Lessons Learned from Alzheimer Disease","volume":"11","author":[{"family":"Cummings","given":"Jeffrey"}],"issued":{"date-parts":[["2018",3]]}}}],"schema":"https://github.com/citation-style-language/schema/raw/master/csl-citation.json"} </w:delInstrText>
        </w:r>
        <w:r w:rsidR="0003490C" w:rsidDel="00AB1EF6">
          <w:fldChar w:fldCharType="separate"/>
        </w:r>
        <w:r w:rsidR="0003490C" w:rsidRPr="0003490C" w:rsidDel="00AB1EF6">
          <w:rPr>
            <w:u w:val="dash"/>
            <w:vertAlign w:val="superscript"/>
          </w:rPr>
          <w:delText>1</w:delText>
        </w:r>
        <w:r w:rsidR="0003490C" w:rsidDel="00AB1EF6">
          <w:fldChar w:fldCharType="end"/>
        </w:r>
        <w:r w:rsidR="0003490C" w:rsidDel="00AB1EF6">
          <w:delText xml:space="preserve"> </w:delText>
        </w:r>
      </w:del>
      <w:r w:rsidR="00612E9B">
        <w:t>Secondly</w:t>
      </w:r>
      <w:r w:rsidR="00947AF5">
        <w:t xml:space="preserve">, dose optimization is used to find efficacious dose relationships. </w:t>
      </w:r>
      <w:r w:rsidR="00947AF5" w:rsidRPr="002E789B">
        <w:t xml:space="preserve">One review investigating nonpositive P3 trials in TBI argues that the equivocal dose optimization results from P2 trials may have contributed to the P3 result. </w:t>
      </w:r>
      <w:r w:rsidR="00F556C3">
        <w:t>These authors</w:t>
      </w:r>
      <w:r w:rsidR="00F556C3" w:rsidRPr="002E789B">
        <w:t xml:space="preserve"> </w:t>
      </w:r>
      <w:r w:rsidR="00947AF5" w:rsidRPr="002E789B">
        <w:t xml:space="preserve">suggest that </w:t>
      </w:r>
      <w:r w:rsidR="00570BFF">
        <w:t xml:space="preserve">P2 trials should be used to optimize dose </w:t>
      </w:r>
      <w:r w:rsidR="00947AF5" w:rsidRPr="002E789B">
        <w:t>before progression to P3 to increase the likelihood that the P3 trial is successful.</w:t>
      </w:r>
      <w:r w:rsidR="00947AF5" w:rsidRPr="002E789B">
        <w:fldChar w:fldCharType="begin"/>
      </w:r>
      <w:r w:rsidR="00B55701">
        <w:instrText xml:space="preserve"> ADDIN ZOTERO_ITEM CSL_CITATION {"citationID":"H8Unqqzs","properties":{"formattedCitation":"\\super 36\\nosupersub{}","plainCitation":"36","noteIndex":0},"citationItems":[{"id":2543,"uris":["http://zotero.org/users/5374610/items/6TK2G5GE"],"itemData":{"id":2543,"type":"article-journal","abstract":"To date, outcomes for all Phase III clinical trials for traumatic brain injury (TBI) have been negative. The recent disappointing results of the Progesterone for the Treatment of Traumatic Brain Injury (ProTECT) and Study of a Neuroprotective Agent, Progesterone, in Severe Traumatic Brain Injury (SyNAPSe) Phase III trials for progesterone in TBI have triggered considerable speculation about the reasons for the negative outcomes of these two studies in particular and for those of all previous Phase III TBI clinical trials in general. Among the factors proposed to explain the ProTECT III and SyNAPSe results, the investigators themselves and others have cited: 1) the pathophysiological complexity of TBI itself; 2) issues with the quality and clinical relevance of the preclinical animal models; 3) insufficiently sensitive clinical endpoints; and 4) inappropriate clinical trial designs and strategies. This paper highlights three critical trial design factors that may have contributed substantially to the negative outcomes: 1) suboptimal doses and treatment durations in the Phase II studies; 2) the strategic decision not to perform Phase IIB studies to optimize these variables before initiating Phase III; and 3) the lack of incorporation of the preclinical and Chinese Phase II results, as well as allometric scaling principles, into the Phase III designs. Given these circumstances and the exceptional pleiotropic potential of progesterone as a TBI (and stroke) therapeutic, we are advocating a return to Phase IIB testing. We advocate the incorporation of dose and schedule optimization focused on lower doses and a longer duration of treatment, combined with the addressing of other potential trial design problems raised by the authors in the recently published trial results.","container-title":"Journal of Neurotrauma","DOI":"10.1089/neu.2015.4179","ISSN":"0897-7151","issue":"11","journalAbbreviation":"J Neurotrauma","note":"PMID: 26370183\nPMCID: PMC5455214","page":"1915-1918","source":"PubMed Central","title":"Suboptimal Dosing Parameters as Possible Factors in the Negative Phase III Clinical Trials of Progesterone for Traumatic Brain Injury","volume":"34","author":[{"family":"Howard","given":"Randy B."},{"family":"Sayeed","given":"Iqbal"},{"family":"Stein","given":"Donald G."}],"issued":{"date-parts":[["2017",6,1]]}}}],"schema":"https://github.com/citation-style-language/schema/raw/master/csl-citation.json"} </w:instrText>
      </w:r>
      <w:r w:rsidR="00947AF5" w:rsidRPr="002E789B">
        <w:fldChar w:fldCharType="separate"/>
      </w:r>
      <w:r w:rsidR="00B55701" w:rsidRPr="00B55701">
        <w:rPr>
          <w:vertAlign w:val="superscript"/>
        </w:rPr>
        <w:t>36</w:t>
      </w:r>
      <w:r w:rsidR="00947AF5" w:rsidRPr="002E789B">
        <w:fldChar w:fldCharType="end"/>
      </w:r>
      <w:ins w:id="21" w:author="Hannah Moyer" w:date="2023-05-03T12:48:00Z">
        <w:r w:rsidR="00AB1EF6">
          <w:t xml:space="preserve"> It is important to use a high enough dose that it is efficacious but low enough to limit toxicity</w:t>
        </w:r>
      </w:ins>
      <w:ins w:id="22" w:author="Hannah Moyer" w:date="2023-05-03T12:53:00Z">
        <w:r w:rsidR="005802B3">
          <w:t xml:space="preserve">, and phase 3 </w:t>
        </w:r>
      </w:ins>
      <w:ins w:id="23" w:author="Hannah Moyer" w:date="2023-05-03T12:55:00Z">
        <w:r w:rsidR="005802B3">
          <w:t xml:space="preserve">trials for AD drugs with </w:t>
        </w:r>
      </w:ins>
      <w:ins w:id="24" w:author="Hannah Moyer" w:date="2023-05-03T12:53:00Z">
        <w:r w:rsidR="005802B3">
          <w:t xml:space="preserve">negative results </w:t>
        </w:r>
      </w:ins>
      <w:ins w:id="25" w:author="Hannah Moyer" w:date="2023-05-03T12:54:00Z">
        <w:r w:rsidR="005802B3">
          <w:t>have been the result of this lack of optimization</w:t>
        </w:r>
      </w:ins>
      <w:ins w:id="26" w:author="Hannah Moyer" w:date="2023-05-03T12:48:00Z">
        <w:r w:rsidR="00AB1EF6">
          <w:t>.</w:t>
        </w:r>
      </w:ins>
      <w:r w:rsidR="00AB1EF6">
        <w:fldChar w:fldCharType="begin"/>
      </w:r>
      <w:r w:rsidR="00B55701">
        <w:instrText xml:space="preserve"> ADDIN ZOTERO_ITEM CSL_CITATION {"citationID":"abequ6r4hl","properties":{"formattedCitation":"\\super 44,45\\nosupersub{}","plainCitation":"44,45","noteIndex":0},"citationItems":[{"id":3443,"uris":["http://zotero.org/users/5374610/items/KMSJB8PA"],"itemData":{"id":3443,"type":"article-journal","abstract":"Trials missing primary efficacy end points raise the question of whether the choice of drug or the limitations of disease biology were at fault. In some trials, drugs appear not to have achieved biochemical effect thresholds sufficient for clinical benefit. This suggests the need for improved drugs that are more active at tolerated doses. In other trials, it is unclear how the observed biomarker changes are related to potential efficacy. However, hints of efficacy from exploratory analyses support the idea that starting treatment earlier in the course of the disease might be more effective. A closer look at the failed trials will help de-risk future trials.","container-title":"Expert Review of Clinical Pharmacology","DOI":"10.1586/17512433.2015.1034690","ISSN":"1751-2433","issue":"3","note":"publisher: Taylor &amp; Francis\n_eprint: https://doi.org/10.1586/17512433.2015.1034690\nPMID: 25860157","page":"267-269","source":"Taylor and Francis+NEJM","title":"What lessons can be learned from failed Alzheimer’s disease trials?","volume":"8","author":[{"family":"Toyn","given":"Jeremy"}],"issued":{"date-parts":[["2015",5,4]]}}},{"id":3445,"uris":["http://zotero.org/users/5374610/items/WBN8SS9Y"],"itemData":{"id":3445,"type":"article-journal","abstract":"Introduction: There are dozens of drugs in development for AD with billions of dollars invested. Despite the massive investment in AD drugs and a burgeoning pipeline, there have been more setbacks and failures than treatment successes.Areas covered: The classes of drugs that have failed to date include the monoclonal antibodies, the gamma secretase inhibitors, dimebon, neurochemical enhancers, and one tau drug. Data for these compounds were sought through a PubMed search and a clinicaltrials.gov search.Expert opinion: The obvious question to be posed is: Why are they failing? Is the treatment of symptomatic dementia too late? Are the therapeutic targets incorrect? Are the clinical methodologies imprecise, misleading, or inaccurate? This review summarizes the drugs that have failed during 2010–2015 and offers possible theories as to why they have failed.","container-title":"Expert Opinion on Investigational Drugs","DOI":"10.1080/13543784.2017.1323868","ISSN":"1354-3784","issue":"6","note":"publisher: Taylor &amp; Francis\n_eprint: https://doi.org/10.1080/13543784.2017.1323868\nPMID: 28460541","page":"735-739","source":"Taylor and Francis+NEJM","title":"Why do trials for Alzheimer’s disease drugs keep failing? A discontinued drug perspective for 2010-2015","title-short":"Why do trials for Alzheimer’s disease drugs keep failing?","volume":"26","author":[{"family":"Mehta","given":"Dev"},{"family":"Jackson","given":"Robert"},{"family":"Paul","given":"Gaurav"},{"family":"Shi","given":"Jiong"},{"family":"Sabbagh","given":"Marwan"}],"issued":{"date-parts":[["2017",6,3]]}}}],"schema":"https://github.com/citation-style-language/schema/raw/master/csl-citation.json"} </w:instrText>
      </w:r>
      <w:r w:rsidR="00AB1EF6">
        <w:fldChar w:fldCharType="separate"/>
      </w:r>
      <w:r w:rsidR="00B55701" w:rsidRPr="00B55701">
        <w:rPr>
          <w:vertAlign w:val="superscript"/>
        </w:rPr>
        <w:t>44,45</w:t>
      </w:r>
      <w:r w:rsidR="00AB1EF6">
        <w:fldChar w:fldCharType="end"/>
      </w:r>
      <w:ins w:id="27" w:author="Hannah Moyer" w:date="2023-05-03T12:48:00Z">
        <w:r w:rsidR="00AB1EF6">
          <w:t xml:space="preserve"> Ideally, the “lowest effective dose” will be the one brought through testing</w:t>
        </w:r>
      </w:ins>
      <w:ins w:id="28" w:author="Hannah Moyer" w:date="2023-05-12T12:49:00Z">
        <w:r w:rsidR="008D6EC1">
          <w:t>.</w:t>
        </w:r>
      </w:ins>
      <w:ins w:id="29" w:author="Hannah Moyer" w:date="2023-05-03T12:48:00Z">
        <w:r w:rsidR="00AB1EF6">
          <w:fldChar w:fldCharType="begin"/>
        </w:r>
      </w:ins>
      <w:r w:rsidR="00B55701">
        <w:instrText xml:space="preserve"> ADDIN ZOTERO_ITEM CSL_CITATION {"citationID":"a2m7n65ffe5","properties":{"formattedCitation":"\\super 46\\nosupersub{}","plainCitation":"46","noteIndex":0},"citationItems":[{"id":2629,"uris":["http://zotero.org/groups/2765074/items/632TNAD3"],"itemData":{"id":2629,"type":"article-journal","container-title":"Clinical and Translational Science","DOI":"10.1111/cts.12491","ISSN":"1752-8054","issue":"2","journalAbbreviation":"Clin Transl Sci","note":"PMID: 28767185\nPMCID: PMC5866992","page":"147-152","source":"PubMed Central","title":"Lessons Learned from Alzheimer Disease: Clinical Trials with Negative Outcomes","title-short":"Lessons Learned from Alzheimer Disease","volume":"11","author":[{"family":"Cummings","given":"Jeffrey"}],"issued":{"date-parts":[["2018",3]]}}}],"schema":"https://github.com/citation-style-language/schema/raw/master/csl-citation.json"} </w:instrText>
      </w:r>
      <w:ins w:id="30" w:author="Hannah Moyer" w:date="2023-05-03T12:48:00Z">
        <w:r w:rsidR="00AB1EF6">
          <w:fldChar w:fldCharType="separate"/>
        </w:r>
      </w:ins>
      <w:r w:rsidR="00B55701" w:rsidRPr="00B55701">
        <w:rPr>
          <w:vertAlign w:val="superscript"/>
        </w:rPr>
        <w:t>46</w:t>
      </w:r>
      <w:ins w:id="31" w:author="Hannah Moyer" w:date="2023-05-03T12:48:00Z">
        <w:r w:rsidR="00AB1EF6">
          <w:fldChar w:fldCharType="end"/>
        </w:r>
        <w:r w:rsidR="00AB1EF6">
          <w:t xml:space="preserve">  </w:t>
        </w:r>
      </w:ins>
    </w:p>
    <w:p w14:paraId="02BF5390" w14:textId="77777777" w:rsidR="00115CD2" w:rsidRDefault="00115CD2" w:rsidP="00A841BF">
      <w:pPr>
        <w:rPr>
          <w:color w:val="000000" w:themeColor="text1"/>
          <w:u w:val="single"/>
        </w:rPr>
      </w:pPr>
    </w:p>
    <w:p w14:paraId="2A04863F" w14:textId="10FADB64" w:rsidR="00A841BF" w:rsidRPr="00712700" w:rsidRDefault="00A841BF" w:rsidP="00A841BF">
      <w:pPr>
        <w:rPr>
          <w:color w:val="000000" w:themeColor="text1"/>
          <w:u w:val="single"/>
        </w:rPr>
      </w:pPr>
      <w:r w:rsidRPr="00712700">
        <w:rPr>
          <w:color w:val="000000" w:themeColor="text1"/>
          <w:u w:val="single"/>
        </w:rPr>
        <w:t>Efficacy</w:t>
      </w:r>
    </w:p>
    <w:p w14:paraId="0A9EF43C" w14:textId="6307F100" w:rsidR="00A841BF" w:rsidRDefault="007863B6" w:rsidP="00A841BF">
      <w:pPr>
        <w:ind w:firstLine="360"/>
      </w:pPr>
      <w:r>
        <w:t>T</w:t>
      </w:r>
      <w:r w:rsidR="00A841BF" w:rsidRPr="002E789B">
        <w:t xml:space="preserve">he second task of a P2 trial is to begin to evaluate whether the drug has the desired impact on the condition. Ideally, these trials would use clinical endpoints so that researchers </w:t>
      </w:r>
      <w:r w:rsidR="00CA08D3">
        <w:t>can</w:t>
      </w:r>
      <w:r w:rsidR="00A841BF" w:rsidRPr="002E789B">
        <w:t xml:space="preserve"> determine if the treatment </w:t>
      </w:r>
      <w:r w:rsidR="00623456">
        <w:t>impacts</w:t>
      </w:r>
      <w:r w:rsidR="00A841BF" w:rsidRPr="002E789B">
        <w:t xml:space="preserve"> the livelihood of patients with the condition.</w:t>
      </w:r>
      <w:r w:rsidR="00021B8E">
        <w:t xml:space="preserve"> However, in</w:t>
      </w:r>
      <w:r w:rsidR="00A841BF" w:rsidRPr="002E789B">
        <w:t xml:space="preserve"> some chronic neurological disease</w:t>
      </w:r>
      <w:r w:rsidR="00021B8E">
        <w:t>s</w:t>
      </w:r>
      <w:r w:rsidR="00A841BF" w:rsidRPr="002E789B">
        <w:t xml:space="preserve">, relying on clinical effects would </w:t>
      </w:r>
      <w:r w:rsidR="00623456">
        <w:t>significantly prolong clinical trial duration</w:t>
      </w:r>
      <w:r w:rsidR="00A841BF" w:rsidRPr="002E789B">
        <w:t>.</w:t>
      </w:r>
      <w:r w:rsidR="00A841BF" w:rsidRPr="002E789B">
        <w:fldChar w:fldCharType="begin"/>
      </w:r>
      <w:r w:rsidR="00B55701">
        <w:instrText xml:space="preserve"> ADDIN ZOTERO_ITEM CSL_CITATION {"citationID":"gQM40GVP","properties":{"formattedCitation":"\\super 25,26,39,47\\nosupersub{}","plainCitation":"25,26,39,47","noteIndex":0},"citationItems":[{"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58,"uris":["http://zotero.org/users/5374610/items/PRQME3WN"],"itemData":{"id":2558,"type":"article-journal","abstract":"Under the auspices of the American Brain Injury Consortium and the Joint Section of Neurotrauma and Critical Care of the American Association of Neurological Surgeons, the authors have reviewed and formulated opinions based on the evidence on protocol design and the outcome measures used for clinical trials in patients with a severe or moderate traumatic brain injury (TBI). First, in view of the heterogeneity of the population under study, the authors suggest that block randomization and stratification should always be used in the design of neurotrauma trials. Second, although the Glasgow Outcome Scale (GOS) remains the most widely used and accepted instrument for TBI trials, the authors believe the eight-point expanded scale that has recently been designed will ultimately provide greater discrimination, and narrower categories and will ultimately prove superior for detecting more subtle changes in outcome. Furthermore, the authors recommend, in view of the profound cognitive impairment in survivors of TBI, that neuropsychological tests be explored further as an adjunct to the GOS. Future research should focus on the development of more sensitive and specific surrogate outcome measures such as magnetic resonance imaging, neurochemical, neuropsychological, and quality of life measures in order to detect a neuroprotective effect in patients with TBI.","container-title":"Neurosurgical Focus","DOI":"10.3171/foc.2002.13.1.6","ISSN":"1092-0684","issue":"1","journalAbbreviation":"Neurosurg Focus","language":"eng","note":"PMID: 15916412","page":"ECP1","source":"PubMed","title":"Outcome measures for clinical trials in neurotrauma","volume":"13","author":[{"family":"Bullock","given":"M. Ross"},{"family":"Merchant","given":"Randall E."},{"family":"Choi","given":"Sung C."},{"family":"Gilman","given":"Charlotte B."},{"family":"Kreutzer","given":"Jeffrey S."},{"family":"Marmarou","given":"Anthony"},{"family":"Teasdale","given":"Graham M."}],"issued":{"date-parts":[["2002",7,15]]}}}],"schema":"https://github.com/citation-style-language/schema/raw/master/csl-citation.json"} </w:instrText>
      </w:r>
      <w:r w:rsidR="00A841BF" w:rsidRPr="002E789B">
        <w:fldChar w:fldCharType="separate"/>
      </w:r>
      <w:r w:rsidR="00B55701" w:rsidRPr="00B55701">
        <w:rPr>
          <w:vertAlign w:val="superscript"/>
        </w:rPr>
        <w:t>25,26,39,47</w:t>
      </w:r>
      <w:r w:rsidR="00A841BF" w:rsidRPr="002E789B">
        <w:fldChar w:fldCharType="end"/>
      </w:r>
      <w:r w:rsidR="00A841BF" w:rsidRPr="002E789B">
        <w:t xml:space="preserve"> </w:t>
      </w:r>
      <w:r w:rsidR="00115CD2" w:rsidRPr="000C023A">
        <w:t>For example</w:t>
      </w:r>
      <w:r w:rsidR="005E5C3F" w:rsidRPr="000C023A">
        <w:t>,</w:t>
      </w:r>
      <w:r w:rsidR="005E5C3F">
        <w:t xml:space="preserve"> a useful endpoint to investigate treatments for patients with RMS is annualized relapse rate</w:t>
      </w:r>
      <w:r w:rsidR="000C023A">
        <w:t>, but</w:t>
      </w:r>
      <w:r w:rsidR="005E5C3F">
        <w:t xml:space="preserve"> </w:t>
      </w:r>
      <w:r w:rsidR="000C023A">
        <w:t>t</w:t>
      </w:r>
      <w:r w:rsidR="005E5C3F">
        <w:t>his endpoint typically</w:t>
      </w:r>
      <w:r w:rsidR="000C023A">
        <w:t xml:space="preserve"> takes years to measure. </w:t>
      </w:r>
      <w:r w:rsidR="00115CD2">
        <w:t xml:space="preserve"> </w:t>
      </w:r>
      <w:r w:rsidR="00A841BF" w:rsidRPr="002E789B">
        <w:t xml:space="preserve">In these cases, phase 2 trials may </w:t>
      </w:r>
      <w:r w:rsidR="00CA08D3">
        <w:t>use</w:t>
      </w:r>
      <w:r w:rsidR="00A841BF" w:rsidRPr="002E789B">
        <w:t xml:space="preserve"> endpoints that are surrogates for the clinical outcomes</w:t>
      </w:r>
      <w:r w:rsidR="00CA08D3">
        <w:t>.</w:t>
      </w:r>
      <w:r w:rsidR="00A841BF" w:rsidRPr="002E789B">
        <w:t xml:space="preserve"> </w:t>
      </w:r>
      <w:r w:rsidR="00850A89">
        <w:t xml:space="preserve">These </w:t>
      </w:r>
      <w:r w:rsidR="00A841BF" w:rsidRPr="002E789B">
        <w:t xml:space="preserve">surrogate endpoints </w:t>
      </w:r>
      <w:r w:rsidR="005E5C3F">
        <w:t xml:space="preserve">are often chosen without </w:t>
      </w:r>
      <w:r w:rsidR="00A841BF" w:rsidRPr="002E789B">
        <w:t xml:space="preserve">evidence </w:t>
      </w:r>
      <w:r w:rsidR="005E5C3F">
        <w:t>that</w:t>
      </w:r>
      <w:r w:rsidR="005E5C3F" w:rsidRPr="002E789B">
        <w:t xml:space="preserve"> </w:t>
      </w:r>
      <w:r w:rsidR="00A841BF" w:rsidRPr="002E789B">
        <w:t>they are sensitive or reliable</w:t>
      </w:r>
      <w:r w:rsidR="00115CD2">
        <w:t xml:space="preserve"> predictors of clinical outcomes,</w:t>
      </w:r>
      <w:r w:rsidR="00A841BF" w:rsidRPr="002E789B">
        <w:fldChar w:fldCharType="begin"/>
      </w:r>
      <w:r w:rsidR="00B55701">
        <w:instrText xml:space="preserve"> ADDIN ZOTERO_ITEM CSL_CITATION {"citationID":"bkWP9dhI","properties":{"formattedCitation":"\\super 3,31\\nosupersub{}","plainCitation":"3,31","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id":2550,"uris":["http://zotero.org/users/5374610/items/CI3MN6T2"],"itemData":{"id":2550,"type":"article-journal","abstract":"The failure of a majority of clinical trials in progressive MS has highlighted the need to reconsider how these trials are designed and conducted, and many areas deserve focus. Basic scientists are reconceptualising the pathophysiology of progressive MS into three broad areas: systemic inflammation, compartmentalized inflammation and non-inflammatory neurodegeneration, with the latter two becoming predominant as the disease progresses. This reconceptualization will guide the choice of experimental therapies. Previous clinical trials have highlighted how participant selection can have a significant impact on study outcome. Phase 2 biomarkers which are biologically stable, dynamically changing over time, and easy to assess in multi-centre studies are greatly needed. Shortcomings inherent in the Expanded Disability Status Scale is prompting the development and validation of better clinical measures. The standard 2-arm, fixed-duration trial paradigm has been challenged with new, innovative approaches that can test more therapies efficiently. International collaboratives such as the Progressive MS Alliance will support increased dialog with regulators, industry, and other funding agencies. Better engagement with people living with progressive MS will transform them from simply being the object of MS therapies to partners in the search for therapies. Focused, targeted action will drive further development of effective therapies for progressive MS.","container-title":"Multiple sclerosis (Houndmills, Basingstoke, England)","DOI":"10.1177/1352458517729768","ISSN":"1352-4585","issue":"12","journalAbbreviation":"Mult Scler","note":"PMID: 29041871\nPMCID: PMC5714314","page":"1573-1578","source":"PubMed Central","title":"Advancing Trial Design in Progressive Multiple Sclerosis","volume":"23","author":[{"family":"Fox","given":"Robert J."},{"family":"Chataway","given":"Jeremy"}],"issued":{"date-parts":[["2017",10]]}}}],"schema":"https://github.com/citation-style-language/schema/raw/master/csl-citation.json"} </w:instrText>
      </w:r>
      <w:r w:rsidR="00A841BF" w:rsidRPr="002E789B">
        <w:fldChar w:fldCharType="separate"/>
      </w:r>
      <w:r w:rsidR="00B55701" w:rsidRPr="00B55701">
        <w:rPr>
          <w:vertAlign w:val="superscript"/>
        </w:rPr>
        <w:t>3,31</w:t>
      </w:r>
      <w:r w:rsidR="00A841BF" w:rsidRPr="002E789B">
        <w:fldChar w:fldCharType="end"/>
      </w:r>
      <w:r w:rsidR="00A841BF">
        <w:t xml:space="preserve"> though</w:t>
      </w:r>
      <w:r w:rsidR="00CA08D3">
        <w:t xml:space="preserve"> they</w:t>
      </w:r>
      <w:r w:rsidR="00A841BF">
        <w:t xml:space="preserve"> </w:t>
      </w:r>
      <w:r w:rsidR="00115CD2">
        <w:t xml:space="preserve">can be </w:t>
      </w:r>
      <w:r w:rsidR="00A841BF">
        <w:t>powerful when validated</w:t>
      </w:r>
      <w:r w:rsidR="008C6BDD">
        <w:t xml:space="preserve"> because of their ability to decrease trial </w:t>
      </w:r>
      <w:r w:rsidR="00115CD2">
        <w:t>duration</w:t>
      </w:r>
      <w:r w:rsidR="00A841BF">
        <w:t>.</w:t>
      </w:r>
      <w:r w:rsidR="00A841BF">
        <w:fldChar w:fldCharType="begin"/>
      </w:r>
      <w:r w:rsidR="00B55701">
        <w:instrText xml:space="preserve"> ADDIN ZOTERO_ITEM CSL_CITATION {"citationID":"a6u4g9srr","properties":{"formattedCitation":"\\super 35\\nosupersub{}","plainCitation":"35","noteIndex":0},"citationItems":[{"id":3297,"uris":["http://zotero.org/users/5374610/items/83RQ4SVY"],"itemData":{"id":3297,"type":"chapter","abstract":"This chapter provides an overview of outcome measures in neurology clinical trials, including developing a conceptual endpoint model, role and use of biomarkers, and considerations on how to select, use and interpret them in the context of early-stage clinical trial design. Early stage clinical trials (phase 1-2) often employ biomarker targets for proof of concept or therapeutic validation. Therapeutic development programs can be viewed as in the learn zone and confirm zone, with confirmation occurring in the phase 3 trial designed to test clinical efficacy against a standard or placebo. Structural imaging with MRI or computed tomography (CT) has been used as both an entry criteria into clinical trials and as an outcome measure. MRI has frequently been used as a measure of treatment response of multiple sclerosis (MS) patients. Researchers should define the role each endpoint is intended to play in the clinical trial.","container-title":"Clinical Trials in Neurology: Design, Conduct, Analysis","event-place":"Cambridge","ISBN":"978-1-139-03244-5","note":"DOI: 10.1017/CBO9781139032445.008","page":"69-77","publisher":"Cambridge University Press","publisher-place":"Cambridge","source":"Cambridge University Press","title":"Selecting Outcome Measures","URL":"https://www.cambridge.org/core/books/clinical-trials-in-neurology/selecting-outcome-measures/304ED715759E06FBE28B6BC77787A9B6","editor":[{"family":"Ravina","given":"Bernard"},{"family":"Cummings","given":"Jeffrey"},{"family":"McDermott","given":"Michael"},{"family":"Poole","given":"R. Michael"}],"author":[{"family":"Holloway","given":"Robert G."},{"family":"Siderowf","given":"Andrew D."}],"accessed":{"date-parts":[["2023",3,8]]},"issued":{"date-parts":[["2012"]]}}}],"schema":"https://github.com/citation-style-language/schema/raw/master/csl-citation.json"} </w:instrText>
      </w:r>
      <w:r w:rsidR="00A841BF">
        <w:fldChar w:fldCharType="separate"/>
      </w:r>
      <w:r w:rsidR="00B55701" w:rsidRPr="00B55701">
        <w:rPr>
          <w:vertAlign w:val="superscript"/>
        </w:rPr>
        <w:t>35</w:t>
      </w:r>
      <w:r w:rsidR="00A841BF">
        <w:fldChar w:fldCharType="end"/>
      </w:r>
      <w:r w:rsidR="00A841BF" w:rsidRPr="002E789B">
        <w:t xml:space="preserve"> </w:t>
      </w:r>
      <w:r w:rsidR="000863E0">
        <w:t>Th</w:t>
      </w:r>
      <w:r w:rsidR="005E5C3F">
        <w:t xml:space="preserve">ese endpoint are </w:t>
      </w:r>
      <w:r w:rsidR="000863E0">
        <w:t xml:space="preserve">especially </w:t>
      </w:r>
      <w:r>
        <w:t xml:space="preserve">widespread </w:t>
      </w:r>
      <w:r w:rsidR="000863E0">
        <w:t>in AD</w:t>
      </w:r>
      <w:r w:rsidR="005E5C3F">
        <w:t xml:space="preserve"> drug</w:t>
      </w:r>
      <w:r w:rsidR="000863E0">
        <w:t xml:space="preserve"> development, where the lack of </w:t>
      </w:r>
      <w:r w:rsidR="00CA08D3">
        <w:t>validated surrogate</w:t>
      </w:r>
      <w:r w:rsidR="000863E0">
        <w:t xml:space="preserve"> </w:t>
      </w:r>
      <w:r w:rsidR="005E5C3F">
        <w:t xml:space="preserve">endpoints </w:t>
      </w:r>
      <w:r w:rsidR="00CA08D3">
        <w:t>to use in</w:t>
      </w:r>
      <w:r w:rsidR="000863E0">
        <w:t xml:space="preserve"> P2 trials</w:t>
      </w:r>
      <w:r w:rsidR="002579E1">
        <w:t xml:space="preserve"> may</w:t>
      </w:r>
      <w:r w:rsidR="000863E0">
        <w:t xml:space="preserve"> </w:t>
      </w:r>
      <w:r w:rsidR="00CA08D3">
        <w:t>lead</w:t>
      </w:r>
      <w:r w:rsidR="000863E0">
        <w:t xml:space="preserve"> </w:t>
      </w:r>
      <w:r w:rsidR="00CA08D3">
        <w:t>to the initiation of</w:t>
      </w:r>
      <w:r w:rsidR="000863E0">
        <w:t xml:space="preserve"> </w:t>
      </w:r>
      <w:r w:rsidR="00F324BA">
        <w:t>P3</w:t>
      </w:r>
      <w:r w:rsidR="000863E0">
        <w:t xml:space="preserve"> trials without any indication that there is a clinical relationship</w:t>
      </w:r>
      <w:r w:rsidR="00CA08D3">
        <w:t>.</w:t>
      </w:r>
      <w:r w:rsidR="0077148A">
        <w:fldChar w:fldCharType="begin"/>
      </w:r>
      <w:r w:rsidR="00B55701">
        <w:instrText xml:space="preserve"> ADDIN ZOTERO_ITEM CSL_CITATION {"citationID":"a21cqi93ivi","properties":{"formattedCitation":"\\super 32\\nosupersub{}","plainCitation":"32","noteIndex":0},"citationItems":[{"id":2566,"uris":["http://zotero.org/users/5374610/items/DMVT4BC6"],"itemData":{"id":2566,"type":"article-journal","abstract":"Deposits of amyloid plaques and neurofibrillary tangles of aggregated tau in the brain represent key hallmarks of the neurodegenerative disorder, Alzheimer’s Disease (AD) and form the basis of the major hypotheses of AD causality. To date, therapeutics that reduce brain amyloid in AD patients have demonstrated no effect in reversing the associated decline in cognition or function indicating that the amyloid hypothesis is either incorrect or that there is a point when the disease becomes independent of Aβ production or is refractory to any type of therapeutic intervention. The clinical failures of inhibitors of tau aggregation, neurotransmitter modulators and drugs repurposed from AD-associated disease indications tend to support this latter viewpoint. Current understanding of AD causality is thus incomplete, a situation that has been compounded by a debate on whether AD is a singularly distinct form of dementia and by the dogmatic promotion of hypotheses over actual clinical data. The latter has repeatedly led to compounds lacking efficacy in Phase II trials being advanced into Phase III where their lack of efficacy is routinely recapitulated. This Commentary, the first of two, discusses amyloid and tau as putative drug targets for AD in the context of the prevalence and economic and social impact of this insidious neurodegenerative disease.","container-title":"Biochemical Pharmacology","DOI":"10.1016/j.bcp.2018.09.026","ISSN":"0006-2952","journalAbbreviation":"Biochemical Pharmacology","language":"en","page":"359-375","source":"ScienceDirect","title":"Alzheimer’s disease (AD) therapeutics – 1: Repeated clinical failures continue to question the amyloid hypothesis of AD and the current understanding of AD causality","title-short":"Alzheimer’s disease (AD) therapeutics – 1","volume":"158","author":[{"family":"Mullane","given":"Kevin"},{"family":"Williams","given":"Michael"}],"issued":{"date-parts":[["2018",12,1]]}}}],"schema":"https://github.com/citation-style-language/schema/raw/master/csl-citation.json"} </w:instrText>
      </w:r>
      <w:r w:rsidR="0077148A">
        <w:fldChar w:fldCharType="separate"/>
      </w:r>
      <w:r w:rsidR="00B55701" w:rsidRPr="00B55701">
        <w:rPr>
          <w:vertAlign w:val="superscript"/>
        </w:rPr>
        <w:t>32</w:t>
      </w:r>
      <w:r w:rsidR="0077148A">
        <w:fldChar w:fldCharType="end"/>
      </w:r>
      <w:r w:rsidR="00F324BA">
        <w:t xml:space="preserve"> </w:t>
      </w:r>
      <w:r w:rsidR="0077148A">
        <w:t>Reliance on these endpoints</w:t>
      </w:r>
      <w:r w:rsidR="00F324BA">
        <w:t xml:space="preserve"> </w:t>
      </w:r>
      <w:r w:rsidR="0077148A">
        <w:t xml:space="preserve">may </w:t>
      </w:r>
      <w:r w:rsidR="00570BFF">
        <w:t xml:space="preserve">hurt the chance of positive results in </w:t>
      </w:r>
      <w:r w:rsidR="00F324BA">
        <w:t>P3 trials</w:t>
      </w:r>
      <w:r w:rsidR="000863E0">
        <w:t>, as was the case with Semagacestat</w:t>
      </w:r>
      <w:r w:rsidR="008B7857">
        <w:fldChar w:fldCharType="begin"/>
      </w:r>
      <w:r w:rsidR="00A32292">
        <w:instrText xml:space="preserve"> ADDIN ZOTERO_ITEM CSL_CITATION {"citationID":"anv13hpp5c","properties":{"formattedCitation":"\\super 34\\nosupersub{}","plainCitation":"34","noteIndex":0},"citationItems":[{"id":980,"uris":["http://zotero.org/users/5374610/items/SSW2P437"],"itemData":{"id":980,"type":"article-journal","abstract":"FDA reports on 22 case studies where phase 2 and phase 3 trials had divergent results.","container-title":"FDA","language":"en","note":"publisher: FDA","source":"www.fda.gov","title":"22 Case Studies Where Phase 2 and Phase 3 Trials Had Divergent Results","URL":"https://www.fda.gov/about-fda/reports/22-case-studies-where-phase-2-and-phase-3-trials-had-divergent-results","author":[{"family":"Commissioner","given":"Office","dropping-particle":"of the"}],"accessed":{"date-parts":[["2020",10,11]]},"issued":{"date-parts":[["2019",2,8]]}}}],"schema":"https://github.com/citation-style-language/schema/raw/master/csl-citation.json"} </w:instrText>
      </w:r>
      <w:r w:rsidR="008B7857">
        <w:fldChar w:fldCharType="separate"/>
      </w:r>
      <w:r w:rsidR="00A32292" w:rsidRPr="00A32292">
        <w:rPr>
          <w:vertAlign w:val="superscript"/>
        </w:rPr>
        <w:t>34</w:t>
      </w:r>
      <w:r w:rsidR="008B7857">
        <w:fldChar w:fldCharType="end"/>
      </w:r>
      <w:r w:rsidR="007E1AA4">
        <w:t xml:space="preserve"> and Solanezumab</w:t>
      </w:r>
      <w:r w:rsidR="00570BFF">
        <w:t>.</w:t>
      </w:r>
      <w:r w:rsidR="007E1AA4">
        <w:fldChar w:fldCharType="begin"/>
      </w:r>
      <w:r w:rsidR="00B55701">
        <w:instrText xml:space="preserve"> ADDIN ZOTERO_ITEM CSL_CITATION {"citationID":"a2dtgjtv47c","properties":{"formattedCitation":"\\super 27\\nosupersub{}","plainCitation":"27","noteIndex":0},"citationItems":[{"id":2568,"uris":["http://zotero.org/users/5374610/items/WKS8HD84"],"itemData":{"id":2568,"type":"article-journal","abstract":"Efforts to develop new therapies to combat Alzheimer's disease suffer from extraordinarily high failure rates that make it difficult to justify continued investment in the field. Although there are a number of plausible explanations for this extremely high attrition rate, one of the explanations that has received little attention is the lack of compelling data from Phase II studies for compounds that have been pushed into Phase III trials and then have failed. An analysis of publicly available data from the Phase II studies for bapineuzumab and solanezumab indicates that neither compound produced compelling evidence of drug-like behavior that would justify their progression into pivotal trials. The published data suggest that sponsors took decisions to move these compounds into Phase III on the basis of vastly limited data that were rife with type I error and probably driven by commercial concerns. The continued push to move compounds that are not likely to succeed in later stage clinical trials threatens to erode trust in the clinical research enterprise making it much harder to properly test truly promising compounds.","container-title":"Alzheimer's &amp; Dementia : Translational Research &amp; Clinical Interventions","DOI":"10.1016/j.trci.2017.04.005","ISSN":"2352-8737","issue":"3","journalAbbreviation":"Alzheimers Dement (N Y)","note":"PMID: 29067346\nPMCID: PMC5651424","page":"402-409","source":"PubMed Central","title":"Phase II clinical trials of anti–amyloid β antibodies: When is enough, enough?","title-short":"Phase II clinical trials of anti–amyloid β antibodies","volume":"3","author":[{"family":"Gold","given":"Michael"}],"issued":{"date-parts":[["2017",5,17]]}}}],"schema":"https://github.com/citation-style-language/schema/raw/master/csl-citation.json"} </w:instrText>
      </w:r>
      <w:r w:rsidR="007E1AA4">
        <w:fldChar w:fldCharType="separate"/>
      </w:r>
      <w:r w:rsidR="00B55701" w:rsidRPr="00B55701">
        <w:rPr>
          <w:vertAlign w:val="superscript"/>
        </w:rPr>
        <w:t>27</w:t>
      </w:r>
      <w:r w:rsidR="007E1AA4">
        <w:fldChar w:fldCharType="end"/>
      </w:r>
      <w:r w:rsidR="008B7857">
        <w:t xml:space="preserve"> </w:t>
      </w:r>
    </w:p>
    <w:p w14:paraId="53F8277E" w14:textId="5329B92A" w:rsidR="00915521" w:rsidRDefault="00115CD2" w:rsidP="00915521">
      <w:pPr>
        <w:ind w:firstLine="360"/>
      </w:pPr>
      <w:r>
        <w:t>Because of</w:t>
      </w:r>
      <w:r w:rsidRPr="00582832">
        <w:t xml:space="preserve"> </w:t>
      </w:r>
      <w:r w:rsidR="00C72332" w:rsidRPr="00582832">
        <w:t>these difficulties</w:t>
      </w:r>
      <w:r w:rsidR="00C72332">
        <w:t xml:space="preserve">, </w:t>
      </w:r>
      <w:r w:rsidR="00F203AB">
        <w:t xml:space="preserve">investigating </w:t>
      </w:r>
      <w:r w:rsidR="00C72332">
        <w:t xml:space="preserve">clinical efficacy is often not the </w:t>
      </w:r>
      <w:r w:rsidR="00623456">
        <w:t>primary</w:t>
      </w:r>
      <w:r w:rsidR="00C72332">
        <w:t xml:space="preserve"> goal of P2 trials</w:t>
      </w:r>
      <w:r w:rsidR="00F203AB">
        <w:t xml:space="preserve"> in neurology</w:t>
      </w:r>
      <w:r w:rsidR="00623456">
        <w:t>.</w:t>
      </w:r>
      <w:r w:rsidR="00C72332">
        <w:fldChar w:fldCharType="begin"/>
      </w:r>
      <w:r w:rsidR="00B55701">
        <w:instrText xml:space="preserve"> ADDIN ZOTERO_ITEM CSL_CITATION {"citationID":"a2m44nn3nsh","properties":{"formattedCitation":"\\super 25\\nosupersub{}","plainCitation":"25","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schema":"https://github.com/citation-style-language/schema/raw/master/csl-citation.json"} </w:instrText>
      </w:r>
      <w:r w:rsidR="00C72332">
        <w:fldChar w:fldCharType="separate"/>
      </w:r>
      <w:r w:rsidR="00B55701" w:rsidRPr="00B55701">
        <w:rPr>
          <w:vertAlign w:val="superscript"/>
        </w:rPr>
        <w:t>25</w:t>
      </w:r>
      <w:r w:rsidR="00C72332">
        <w:fldChar w:fldCharType="end"/>
      </w:r>
      <w:r w:rsidR="0077148A">
        <w:t xml:space="preserve"> In th</w:t>
      </w:r>
      <w:r w:rsidR="00623456">
        <w:t>e</w:t>
      </w:r>
      <w:r w:rsidR="0077148A">
        <w:t>s</w:t>
      </w:r>
      <w:r w:rsidR="00623456">
        <w:t>e</w:t>
      </w:r>
      <w:r w:rsidR="0077148A">
        <w:t xml:space="preserve"> case</w:t>
      </w:r>
      <w:r w:rsidR="00623456">
        <w:t>s</w:t>
      </w:r>
      <w:r w:rsidR="0077148A">
        <w:t xml:space="preserve">, trials may rely more on </w:t>
      </w:r>
      <w:r w:rsidR="00F324BA">
        <w:t>“</w:t>
      </w:r>
      <w:r w:rsidR="00A841BF" w:rsidRPr="002E789B">
        <w:t>proof of concept</w:t>
      </w:r>
      <w:r w:rsidR="00F324BA">
        <w:t>”</w:t>
      </w:r>
      <w:r w:rsidR="00A841BF" w:rsidRPr="002E789B">
        <w:t xml:space="preserve"> endpoints</w:t>
      </w:r>
      <w:r w:rsidR="0097021A">
        <w:t>.</w:t>
      </w:r>
      <w:r w:rsidR="00A841BF" w:rsidRPr="002E789B">
        <w:t xml:space="preserve"> </w:t>
      </w:r>
      <w:r w:rsidR="0097021A">
        <w:t xml:space="preserve">These </w:t>
      </w:r>
      <w:r w:rsidR="00A841BF" w:rsidRPr="002E789B">
        <w:t>can be an important step to provide evidence that the treatment is at least working how it is hypothesized.</w:t>
      </w:r>
      <w:r w:rsidR="003F0D2A" w:rsidRPr="003F0D2A">
        <w:t xml:space="preserve"> </w:t>
      </w:r>
      <w:r w:rsidR="003F0D2A">
        <w:t xml:space="preserve">These endpoints </w:t>
      </w:r>
      <w:r w:rsidR="003F0D2A" w:rsidRPr="002E789B">
        <w:t xml:space="preserve">simply show that the drug </w:t>
      </w:r>
      <w:r w:rsidR="00623456">
        <w:t>has</w:t>
      </w:r>
      <w:r w:rsidR="003F0D2A" w:rsidRPr="002E789B">
        <w:t xml:space="preserve"> the desired effect</w:t>
      </w:r>
      <w:r w:rsidR="0097021A">
        <w:t xml:space="preserve"> on a target</w:t>
      </w:r>
      <w:r w:rsidR="00623456">
        <w:t>,</w:t>
      </w:r>
      <w:r w:rsidR="003F0D2A" w:rsidRPr="002E789B">
        <w:t xml:space="preserve"> which </w:t>
      </w:r>
      <w:r w:rsidR="0097021A">
        <w:t>sponsors</w:t>
      </w:r>
      <w:r w:rsidR="0097021A" w:rsidRPr="002E789B">
        <w:t xml:space="preserve"> </w:t>
      </w:r>
      <w:r w:rsidR="003F0D2A" w:rsidRPr="002E789B">
        <w:t>assume will have the desired therapeutic effect</w:t>
      </w:r>
      <w:r w:rsidR="00582832">
        <w:t>,</w:t>
      </w:r>
      <w:r w:rsidR="00376E00">
        <w:t xml:space="preserve"> and</w:t>
      </w:r>
      <w:r w:rsidR="008C6BDD">
        <w:t xml:space="preserve"> can be a vital</w:t>
      </w:r>
      <w:r w:rsidR="0077148A">
        <w:t xml:space="preserve"> </w:t>
      </w:r>
      <w:r w:rsidR="00837FFB">
        <w:t>minimum level of efficacy to show in early trials</w:t>
      </w:r>
      <w:r w:rsidR="008C6BDD">
        <w:t>.</w:t>
      </w:r>
      <w:r w:rsidR="007875E1">
        <w:fldChar w:fldCharType="begin"/>
      </w:r>
      <w:r w:rsidR="00B55701">
        <w:instrText xml:space="preserve"> ADDIN ZOTERO_ITEM CSL_CITATION {"citationID":"a1cv1b8a68k","properties":{"formattedCitation":"\\super 46,48,49\\nosupersub{}","plainCitation":"46,48,49","noteIndex":0},"citationItems":[{"id":3319,"uris":["http://zotero.org/users/5374610/items/N2S9Y2UN"],"itemData":{"id":3319,"type":"article-journal","abstract":"The clinical failure rate for disease-modifying treatments (DMTs) that slow or stop disease progression has been nearly 100% for the major neurodegenerative disorders (NDDs), with many compounds failing in expensive and time-consuming phase 2 and 3 trials for lack of efficacy. Here, we critically review the use of pharmacological and mechanistic biomarkers in early phase clinical trials of DMTs in NDDs, and propose a roadmap for providing early proof-of-concept to increase R&amp;D productivity in this field of high unmet medical need. A literature search was performed on published early phase clinical trials aimed at the evaluation of NDD DMT compounds using MESH terms in PubMed. Publications were selected that reported an early phase clinical trial with NDD DMT compounds between 2010 and November 2020. Attention was given to the reported use of pharmacodynamic (mechanistic and physiological response) biomarkers. A total of 121 early phase clinical trials were identified, of which 89 trials (74%) incorporated one or multiple pharmacodynamic biomarkers. However, only 65 trials (54%) used mechanistic (target occupancy or activation) biomarkers to demonstrate target engagement in humans. The most important categories of early phase mechanistic and response biomarkers are discussed and a roadmap for incorporation of a robust biomarker strategy for early phase NDD DMT clinical trials is proposed. As our understanding of NDDs is improving, there is a rise in potentially disease-modifying treatments being brought to the clinic. Further increasing the rational use of mechanistic biomarkers in early phase trials for these (targeted) therapies can increase R&amp;D productivity with a quick win/fast fail approach in an area that has seen a nearly 100% failure rate to date.","container-title":"International Journal of Molecular Sciences","DOI":"10.3390/ijms22041615","ISSN":"1422-0067","issue":"4","journalAbbreviation":"Int J Mol Sci","language":"eng","note":"PMID: 33562713\nPMCID: PMC7915613","page":"1615","source":"PubMed","title":"Targeting for Success: Demonstrating Proof-of-Concept with Mechanistic Early Phase Clinical Pharmacology Studies for Disease-Modification in Neurodegenerative Disorders","title-short":"Targeting for Success","volume":"22","author":[{"family":"Vissers","given":"Maurits F. J. M."},{"family":"Heuberger","given":"Jules A. A. C."},{"family":"Groeneveld","given":"Geert Jan"}],"issued":{"date-parts":[["2021",2,5]]}}},{"id":3316,"uris":["http://zotero.org/users/5374610/items/NPSVZ6NC"],"itemData":{"id":3316,"type":"article-journal","abstract":"Go/No Go decisions concerning development of any single compound determine investment in increasingly costly studies from Phases I-III. Such decisions are problematic for CNS drug development where the variety of molecular targets in the brain have stimulated decades of studies without major therapeutic advances. Many costly studies do not even yield interpretable results as to whether the mechanism being pursued has therapeutic potential. Therefore, both industry and the public sector have implemented a decision making strategy based on whether a compound can test a molecular hypothesis of drug action. One requires, at a minimum, compelling evidence in humans that a compound both interacts with its presumed molecular targets in brain and ideally documents a CNS functional consequence of the interaction prior to efficacy studies. This strategy will much more quickly rule out ineffective mechanisms although it does not address the problem of poorly predictive models of novel CNS drug efficacy.","container-title":"Expert Review of Clinical Pharmacology","DOI":"10.1586/17512433.2015.991715","ISSN":"1751-2441","issue":"2","journalAbbreviation":"Expert Rev Clin Pharmacol","language":"eng","note":"PMID: 25537256\nPMCID: PMC4648539","page":"155-157","source":"PubMed","title":"Optimizing early Go/No Go decisions in CNS drug development","volume":"8","author":[{"family":"Potter","given":"William Z."}],"issued":{"date-parts":[["2015",3]]}}},{"id":2629,"uris":["http://zotero.org/groups/2765074/items/632TNAD3"],"itemData":{"id":2629,"type":"article-journal","container-title":"Clinical and Translational Science","DOI":"10.1111/cts.12491","ISSN":"1752-8054","issue":"2","journalAbbreviation":"Clin Transl Sci","note":"PMID: 28767185\nPMCID: PMC5866992","page":"147-152","source":"PubMed Central","title":"Lessons Learned from Alzheimer Disease: Clinical Trials with Negative Outcomes","title-short":"Lessons Learned from Alzheimer Disease","volume":"11","author":[{"family":"Cummings","given":"Jeffrey"}],"issued":{"date-parts":[["2018",3]]}}}],"schema":"https://github.com/citation-style-language/schema/raw/master/csl-citation.json"} </w:instrText>
      </w:r>
      <w:r w:rsidR="007875E1">
        <w:fldChar w:fldCharType="separate"/>
      </w:r>
      <w:r w:rsidR="00B55701" w:rsidRPr="00B55701">
        <w:rPr>
          <w:vertAlign w:val="superscript"/>
        </w:rPr>
        <w:t>46,48,49</w:t>
      </w:r>
      <w:r w:rsidR="007875E1">
        <w:fldChar w:fldCharType="end"/>
      </w:r>
      <w:r w:rsidR="007875E1" w:rsidRPr="002E789B">
        <w:t xml:space="preserve"> </w:t>
      </w:r>
      <w:r w:rsidR="00A841BF" w:rsidRPr="002E789B">
        <w:t xml:space="preserve">For example, </w:t>
      </w:r>
      <w:r w:rsidR="00582832">
        <w:t>several P3 trials</w:t>
      </w:r>
      <w:r w:rsidR="007863B6">
        <w:t xml:space="preserve"> have been</w:t>
      </w:r>
      <w:r w:rsidR="00582832">
        <w:t xml:space="preserve"> initiated for </w:t>
      </w:r>
      <w:r w:rsidR="00582832">
        <w:lastRenderedPageBreak/>
        <w:t>treatments in ALS</w:t>
      </w:r>
      <w:r w:rsidR="00582832">
        <w:fldChar w:fldCharType="begin"/>
      </w:r>
      <w:r w:rsidR="00B55701">
        <w:instrText xml:space="preserve"> ADDIN ZOTERO_ITEM CSL_CITATION {"citationID":"a12lb7qa1qq","properties":{"formattedCitation":"\\super 50\\nosupersub{}","plainCitation":"50","noteIndex":0},"citationItems":[{"id":3291,"uris":["http://zotero.org/users/5374610/items/XRDQIE9A"],"itemData":{"id":3291,"type":"article-journal","abstract":"OBJECTIVE: To replicate the beneficial effect of brain-derived neurotrophic factor (BDNF) in 1,135 ALS patients in a multicenter trial.\nBACKGROUND: In a phase I through II study, BDNF appeared to increase survival and retard loss of pulmonary function in ALS patients.\nMETHODS: Patients were randomized to placebo, or 25 or 100 microg/kg BDNF for 9 months.\nRESULTS: The study failed to show benefit of BDNF treatment for the primary end points. Survival in patients treated with 25 microg/kg BDNF was identical to placebo, but there was a trend toward increased survival in the 100-microg/kg group. As a whole, survival was better than anticipated when planning the study. The 9-month probability of survival was approximately 85% across all groups. This diminished the power of the study. Among the 60% of patients with baseline forced vital capacity of &lt; or = 91%, survival was significantly greater for 100 microg/kg BDNF versus placebo. For the 20% of patients treated with 100 microg/kg BDNF reporting altered bowel function as an adverse effect of BDNF in the first 2 weeks of dosing, defined as BDNF \"responders,\" 9-month survival was significantly better than for placebo (97.5% versus 85%).\nCONCLUSIONS: Although the primary end point analysis failed to demonstrate a statistically significant survival effect of BDNF in ALS, post hoc analyses showed that those ALS patients with early respiratory impairment and those developing altered bowel function showed statistically significant benefit. Further clinical trials of BDNF using either intrathecal delivery or high-dose subcutaneous administration are in progress.","container-title":"Neurology","DOI":"10.1212/wnl.52.7.1427","ISSN":"0028-3878","issue":"7","journalAbbreviation":"Neurology","language":"eng","note":"PMID: 10227630","page":"1427-1433","source":"PubMed","title":"A controlled trial of recombinant methionyl human BDNF in ALS: The BDNF Study Group (Phase III)","title-short":"A controlled trial of recombinant methionyl human BDNF in ALS","volume":"52","issued":{"date-parts":[["1999",4,22]]}}}],"schema":"https://github.com/citation-style-language/schema/raw/master/csl-citation.json"} </w:instrText>
      </w:r>
      <w:r w:rsidR="00582832">
        <w:fldChar w:fldCharType="separate"/>
      </w:r>
      <w:r w:rsidR="00B55701" w:rsidRPr="00B55701">
        <w:rPr>
          <w:vertAlign w:val="superscript"/>
        </w:rPr>
        <w:t>50</w:t>
      </w:r>
      <w:r w:rsidR="00582832">
        <w:fldChar w:fldCharType="end"/>
      </w:r>
      <w:r w:rsidR="00582832">
        <w:t xml:space="preserve"> and AD</w:t>
      </w:r>
      <w:r w:rsidR="00582832" w:rsidRPr="002E789B">
        <w:fldChar w:fldCharType="begin"/>
      </w:r>
      <w:r w:rsidR="00B55701">
        <w:instrText xml:space="preserve"> ADDIN ZOTERO_ITEM CSL_CITATION {"citationID":"a1ne8maa4q","properties":{"formattedCitation":"\\super 51\\nosupersub{}","plainCitation":"51","noteIndex":0},"citationItems":[{"id":2553,"uris":["http://zotero.org/users/5374610/items/DHMXQLMJ"],"itemData":{"id":2553,"type":"article-journal","abstract":"Alzheimer's disease constitutes a personal and societal tragedy of immense proportions. Since 1960, research in laboratories and clinics worldwide has elucidated many features of this insidious and ultimately fatal syndrome, and this progress has led to initial human trials of potentially disease-modifying agents. However, some of these agents have already failed. Gnawing controversies and important gaps in our knowledge seem to cast additional doubt on the ability of the field to move forward effectively. Here I discuss some of these looming concerns and offer possible explanations for the major trial failures that suggest they are not predictive of the future. Rigorous preclinical validation of mechanism-based therapeutic agents followed by meticulously designed trials that focus on the cardinal cognitive symptoms and their associated biomarkers in the mild or presymptomatic phases of Alzheimer's disease are likely to lead to success, perhaps in the not-too-distant future.","container-title":"Nature Medicine","DOI":"10.1038/nm.2460","ISSN":"1546-170X","issue":"9","journalAbbreviation":"Nat Med","language":"eng","note":"PMID: 21900936","page":"1060-1065","source":"PubMed","title":"Resolving controversies on the path to Alzheimer's therapeutics","volume":"17","author":[{"family":"Selkoe","given":"Dennis J."}],"issued":{"date-parts":[["2011",9,7]]}}}],"schema":"https://github.com/citation-style-language/schema/raw/master/csl-citation.json"} </w:instrText>
      </w:r>
      <w:r w:rsidR="00582832" w:rsidRPr="002E789B">
        <w:fldChar w:fldCharType="separate"/>
      </w:r>
      <w:r w:rsidR="00B55701" w:rsidRPr="00B55701">
        <w:rPr>
          <w:vertAlign w:val="superscript"/>
        </w:rPr>
        <w:t>51</w:t>
      </w:r>
      <w:r w:rsidR="00582832" w:rsidRPr="002E789B">
        <w:fldChar w:fldCharType="end"/>
      </w:r>
      <w:r w:rsidR="00582832">
        <w:t xml:space="preserve"> </w:t>
      </w:r>
      <w:r w:rsidR="007863B6">
        <w:t>without</w:t>
      </w:r>
      <w:r w:rsidR="00582832">
        <w:t xml:space="preserve"> show</w:t>
      </w:r>
      <w:r w:rsidR="007863B6">
        <w:t>ing</w:t>
      </w:r>
      <w:r w:rsidR="00582832">
        <w:t xml:space="preserve"> </w:t>
      </w:r>
      <w:r w:rsidR="00582832" w:rsidRPr="002E789B">
        <w:t>proof of concept</w:t>
      </w:r>
      <w:r w:rsidR="00582832" w:rsidRPr="00582832">
        <w:t xml:space="preserve"> </w:t>
      </w:r>
      <w:r w:rsidR="00582832">
        <w:t>before initiation</w:t>
      </w:r>
      <w:r w:rsidR="007863B6">
        <w:t xml:space="preserve">, and </w:t>
      </w:r>
      <w:r w:rsidR="00582832">
        <w:t>were ultimately non-positive.</w:t>
      </w:r>
      <w:r w:rsidR="00915521">
        <w:t xml:space="preserve"> </w:t>
      </w:r>
      <w:r w:rsidR="00116F80">
        <w:t xml:space="preserve">However, </w:t>
      </w:r>
      <w:r w:rsidR="007C4014">
        <w:t>researchers are unclear on the</w:t>
      </w:r>
      <w:r w:rsidR="00116F80">
        <w:t xml:space="preserve"> type of </w:t>
      </w:r>
      <w:r w:rsidR="00915521">
        <w:t xml:space="preserve">efficacy evidence (proof of concept, surrogate, or clinical) </w:t>
      </w:r>
      <w:r w:rsidR="007C4014">
        <w:t xml:space="preserve">that should be used </w:t>
      </w:r>
      <w:r w:rsidR="003D5608">
        <w:t>to indicate</w:t>
      </w:r>
      <w:r w:rsidR="00915521">
        <w:t xml:space="preserve"> </w:t>
      </w:r>
      <w:r w:rsidR="003D5608">
        <w:t xml:space="preserve">that the intervention </w:t>
      </w:r>
      <w:r w:rsidR="007C4014">
        <w:t>can</w:t>
      </w:r>
      <w:r w:rsidR="003D5608">
        <w:t xml:space="preserve"> be brought into </w:t>
      </w:r>
      <w:r w:rsidR="00915521">
        <w:t>P3</w:t>
      </w:r>
      <w:r w:rsidR="003D5608">
        <w:t xml:space="preserve"> trials in </w:t>
      </w:r>
      <w:r w:rsidR="00915521">
        <w:t>neurology</w:t>
      </w:r>
      <w:r w:rsidR="007C4014">
        <w:t>.</w:t>
      </w:r>
    </w:p>
    <w:p w14:paraId="5C33DE0A" w14:textId="77777777" w:rsidR="0097021A" w:rsidRDefault="0097021A" w:rsidP="00A841BF">
      <w:pPr>
        <w:rPr>
          <w:color w:val="000000" w:themeColor="text1"/>
          <w:u w:val="single"/>
        </w:rPr>
      </w:pPr>
    </w:p>
    <w:p w14:paraId="31049B11" w14:textId="387ADB17" w:rsidR="00A841BF" w:rsidRPr="00712700" w:rsidRDefault="00712700" w:rsidP="00A841BF">
      <w:pPr>
        <w:rPr>
          <w:color w:val="000000" w:themeColor="text1"/>
          <w:u w:val="single"/>
        </w:rPr>
      </w:pPr>
      <w:r>
        <w:rPr>
          <w:color w:val="000000" w:themeColor="text1"/>
          <w:u w:val="single"/>
        </w:rPr>
        <w:t>Relevant patient p</w:t>
      </w:r>
      <w:r w:rsidR="00A841BF" w:rsidRPr="00712700">
        <w:rPr>
          <w:color w:val="000000" w:themeColor="text1"/>
          <w:u w:val="single"/>
        </w:rPr>
        <w:t>opulation</w:t>
      </w:r>
      <w:r>
        <w:rPr>
          <w:color w:val="000000" w:themeColor="text1"/>
          <w:u w:val="single"/>
        </w:rPr>
        <w:t>s</w:t>
      </w:r>
    </w:p>
    <w:p w14:paraId="176B64D2" w14:textId="09736549" w:rsidR="00F35DE4" w:rsidRDefault="00A841BF" w:rsidP="00F85B4A">
      <w:pPr>
        <w:spacing w:after="30"/>
        <w:ind w:firstLine="360"/>
      </w:pPr>
      <w:r w:rsidRPr="002E789B">
        <w:t xml:space="preserve">Finally, </w:t>
      </w:r>
      <w:r w:rsidR="00915521">
        <w:t>t</w:t>
      </w:r>
      <w:r w:rsidR="003F7E8D" w:rsidRPr="002E789B">
        <w:t>he above variables are all investigated and optimized within a patient populatio</w:t>
      </w:r>
      <w:r w:rsidR="00915521">
        <w:t>n of interest</w:t>
      </w:r>
      <w:r w:rsidR="003F7E8D" w:rsidRPr="002E789B">
        <w:t>.</w:t>
      </w:r>
      <w:r w:rsidR="003F7E8D">
        <w:t xml:space="preserve"> There can be </w:t>
      </w:r>
      <w:r w:rsidR="00623456">
        <w:t>vast</w:t>
      </w:r>
      <w:r w:rsidR="003F7E8D">
        <w:t xml:space="preserve"> heterogeneity between patients of the same condition, </w:t>
      </w:r>
      <w:r w:rsidR="00F743AE">
        <w:t xml:space="preserve">such as differences in patients’ </w:t>
      </w:r>
      <w:r w:rsidR="003F7E8D">
        <w:t>line of treatment, subgroup disease classification, genetic status,</w:t>
      </w:r>
      <w:r w:rsidR="00F743AE">
        <w:t xml:space="preserve"> </w:t>
      </w:r>
      <w:r w:rsidR="003D5608">
        <w:t xml:space="preserve">and </w:t>
      </w:r>
      <w:r w:rsidR="00F743AE">
        <w:t>disease</w:t>
      </w:r>
      <w:r w:rsidR="003F7E8D">
        <w:t xml:space="preserve"> severity.</w:t>
      </w:r>
      <w:r w:rsidR="003F7E8D">
        <w:fldChar w:fldCharType="begin"/>
      </w:r>
      <w:r w:rsidR="00B55701">
        <w:instrText xml:space="preserve"> ADDIN ZOTERO_ITEM CSL_CITATION {"citationID":"acor5ps3rg","properties":{"formattedCitation":"\\super 12,52\\nosupersub{}","plainCitation":"12,52","noteIndex":0},"citationItems":[{"id":2722,"uris":["http://zotero.org/groups/2765074/items/5QWXVIPV"],"itemData":{"id":2722,"type":"article-journal","abstract":"Drug development for Alzheimer disease and other neurodegenerative dementias, including frontotemporal dementia, has experienced a long history of phase 2 and phase 3 clinical trials that failed to show efficacy of investigational drugs. Despite differences in clinical and behavioral characteristics, these disorders have shared pathologies and face common challenges in designing early-phase trials that are predictive of late-stage success. Here, we discuss exploratory clinical trials in neurodegenerative dementias. These are generally phase 1b or phase 2a trials that are designed to assess pharmacologic effects and rely on biomarker outcomes, with shorter treatment durations and fewer patients than traditional phase 2 studies. Exploratory trials can establish go/no-go decision points, support proof of concept and dose selection, and terminate drugs that fail to show target engagement with suitable exposure and acceptable safety profiles. Early failure saves valuable resources including opportunity costs. This is especially important for programs in academia and small biotechnology companies but may be applied to high-risk projects in large pharmaceutical companies to achieve proof of concept more rapidly at lower costs than traditional approaches. Exploratory studies in a staged clinical development program may provide promising data to warrant the substantial resources needed to advance compounds through late-stage development. To optimize the design and application of exploratory trials, the Alzheimer's Drug Discovery Foundation and the Association for Frontotemporal Degeneration convened an advisory panel to provide recommendations on outcome measures and statistical considerations for these types of studies and study designs that can improve efficiency in clinical development.","container-title":"Neurology","DOI":"10.1212/WNL.0000000000011774","ISSN":"0028-3878","issue":"20","journalAbbreviation":"Neurology","note":"PMID: 33674360\nPMCID: PMC8205472","page":"944-954","source":"PubMed Central","title":"Value-Generating Exploratory Trials in Neurodegenerative Dementias","volume":"96","author":[{"family":"Friedman","given":"Lauren G."},{"family":"McKeehan","given":"Nicholas"},{"family":"Hara","given":"Yuko"},{"family":"Cummings","given":"Jeffrey L."},{"family":"Matthews","given":"Dawn C."},{"family":"Zhu","given":"Jian"},{"family":"Mohs","given":"Richard C."},{"family":"Wang","given":"Deli"},{"family":"Hendrix","given":"Suzanne B."},{"family":"Quintana","given":"Melanie"},{"family":"Schneider","given":"Lon S."},{"family":"Grundman","given":"Michael"},{"family":"Dickson","given":"Samuel P."},{"family":"Feldman","given":"Howard H."},{"family":"Jaeger","given":"Judith"},{"family":"Finger","given":"Elizabeth C."},{"family":"Ryan","given":"J. Michael"},{"family":"Niehoff","given":"Debra"},{"family":"Dickinson","given":"Susan L-J."},{"family":"Markowitz","given":"Jessica T."},{"family":"Owen","given":"Meriel"},{"family":"Travaglia","given":"Alessio"},{"family":"Fillit","given":"Howard M."}],"issued":{"date-parts":[["2021",5,18]]}}},{"id":3339,"uris":["http://zotero.org/users/5374610/items/MNKC5WX9"],"itemData":{"id":3339,"type":"webpage","abstract":"Essential CNS Drug Development - June 2012","container-title":"Essential CNS Drug Development","language":"en","note":"page: 70-91\npublisher: Cambridge University Press\nDOI: 10.1017/CBO9780511977640.006","title":"Phase II development and the path to personalized medicine in CNS disease","URL":"https://www.cambridge.org/core/books/essential-cns-drug-development/phase-ii-development-and-the-path-to-personalized-medicine-in-cns-disease/29EE3D496323F503D4EDCDFE30EF4790","author":[{"family":"Feltner","given":"Douglas E."},{"family":"Evans","given":"Kenneth R."}],"accessed":{"date-parts":[["2023",3,15]]},"issued":{"date-parts":[["2012",6]]}}}],"schema":"https://github.com/citation-style-language/schema/raw/master/csl-citation.json"} </w:instrText>
      </w:r>
      <w:r w:rsidR="003F7E8D">
        <w:fldChar w:fldCharType="separate"/>
      </w:r>
      <w:r w:rsidR="00B55701" w:rsidRPr="00B55701">
        <w:rPr>
          <w:vertAlign w:val="superscript"/>
        </w:rPr>
        <w:t>12,52</w:t>
      </w:r>
      <w:r w:rsidR="003F7E8D">
        <w:fldChar w:fldCharType="end"/>
      </w:r>
      <w:r w:rsidR="003F7E8D">
        <w:t xml:space="preserve"> Determining which type of patients to </w:t>
      </w:r>
      <w:r w:rsidR="00623456">
        <w:t>optimize the treatment</w:t>
      </w:r>
      <w:r w:rsidR="003F7E8D">
        <w:t xml:space="preserve"> </w:t>
      </w:r>
      <w:r w:rsidR="00915521">
        <w:t xml:space="preserve">to </w:t>
      </w:r>
      <w:r w:rsidR="003F7E8D">
        <w:t xml:space="preserve">can take trial and error. </w:t>
      </w:r>
      <w:r w:rsidR="00FC0AAC">
        <w:t>Sometimes, sponsors</w:t>
      </w:r>
      <w:r w:rsidR="003F7E8D">
        <w:t xml:space="preserve"> </w:t>
      </w:r>
      <w:r w:rsidR="00FC0AAC">
        <w:t xml:space="preserve">expand </w:t>
      </w:r>
      <w:r w:rsidRPr="002E789B">
        <w:t xml:space="preserve">patient populations beyond </w:t>
      </w:r>
      <w:r w:rsidR="0097021A">
        <w:t>those</w:t>
      </w:r>
      <w:r w:rsidR="0097021A" w:rsidRPr="002E789B">
        <w:t xml:space="preserve"> </w:t>
      </w:r>
      <w:r w:rsidRPr="002E789B">
        <w:t>which ha</w:t>
      </w:r>
      <w:r w:rsidR="0097021A">
        <w:t>ve</w:t>
      </w:r>
      <w:r w:rsidRPr="002E789B">
        <w:t xml:space="preserve"> been investigated </w:t>
      </w:r>
      <w:r w:rsidR="00FC0AAC">
        <w:t>in P2 trials</w:t>
      </w:r>
      <w:r w:rsidR="0097021A">
        <w:t>.</w:t>
      </w:r>
      <w:r w:rsidR="00FC0AAC">
        <w:t xml:space="preserve"> </w:t>
      </w:r>
      <w:r w:rsidR="003D5608">
        <w:t>However, t</w:t>
      </w:r>
      <w:r w:rsidR="0097021A">
        <w:t>his</w:t>
      </w:r>
      <w:r w:rsidR="003D5608">
        <w:t xml:space="preserve"> practice</w:t>
      </w:r>
      <w:r w:rsidR="0097021A">
        <w:t xml:space="preserve"> </w:t>
      </w:r>
      <w:r w:rsidR="00FC0AAC">
        <w:t xml:space="preserve">may </w:t>
      </w:r>
      <w:r w:rsidRPr="002E789B">
        <w:t xml:space="preserve">jeopardize the </w:t>
      </w:r>
      <w:r w:rsidR="0097021A">
        <w:t>generalizability</w:t>
      </w:r>
      <w:r w:rsidR="0097021A" w:rsidRPr="002E789B">
        <w:t xml:space="preserve"> </w:t>
      </w:r>
      <w:r w:rsidR="00623456">
        <w:t xml:space="preserve">of </w:t>
      </w:r>
      <w:r w:rsidRPr="002E789B">
        <w:t xml:space="preserve">the </w:t>
      </w:r>
      <w:r w:rsidR="0097021A">
        <w:t>supporting</w:t>
      </w:r>
      <w:r w:rsidR="0097021A" w:rsidRPr="002E789B">
        <w:t xml:space="preserve"> </w:t>
      </w:r>
      <w:r w:rsidRPr="002E789B">
        <w:t>evidence</w:t>
      </w:r>
      <w:r w:rsidR="0097021A">
        <w:t xml:space="preserve"> for a trial or clinical application.</w:t>
      </w:r>
      <w:r w:rsidR="004B1EED">
        <w:t xml:space="preserve"> </w:t>
      </w:r>
      <w:r w:rsidR="0097021A">
        <w:t>I</w:t>
      </w:r>
      <w:r w:rsidR="004B1EED">
        <w:t>n particular</w:t>
      </w:r>
      <w:r w:rsidR="00F743AE">
        <w:t>,</w:t>
      </w:r>
      <w:r w:rsidR="004B1EED">
        <w:t xml:space="preserve"> the prior safety evidence</w:t>
      </w:r>
      <w:r w:rsidR="00F743AE">
        <w:t xml:space="preserve"> may </w:t>
      </w:r>
      <w:r w:rsidR="003D5608">
        <w:t>not indicate how patients with more severe disease will respond</w:t>
      </w:r>
      <w:r w:rsidR="00915521">
        <w:t>.</w:t>
      </w:r>
      <w:r w:rsidRPr="002E789B">
        <w:fldChar w:fldCharType="begin"/>
      </w:r>
      <w:r w:rsidR="00B55701">
        <w:instrText xml:space="preserve"> ADDIN ZOTERO_ITEM CSL_CITATION {"citationID":"Dk7YxtAM","properties":{"formattedCitation":"\\super 33,37\\nosupersub{}","plainCitation":"33,37","noteIndex":0},"citationItems":[{"id":2547,"uris":["http://zotero.org/users/5374610/items/3UR6ZBFM"],"itemData":{"id":2547,"type":"article-journal","abstract":"The International Campaign for Cures of Spinal Cord Injury Paralysis established a panel tasked with reviewing the methodology for clinical trials for spinal cord injury (SCI), and making recommendations on the conduct of future trials. This is the fourth of four papers. Here, we examine the phases of a clinical trial program, the elements, types, and protocols for valid clinical trial design. The most rigorous and valid SCI clinical trial would be a prospective double-blind randomized control trial utilizing appropriate placebo control subjects. However, in specific situations, it is recognized that other trial procedures may have to be considered. We review the strengths and limitations of the various types of clinical trials with specific reference to SCI. It is imperative that the design and conduct of SCI clinical trials should meet appropriate standards of scientific inquiry to insure that meaningful conclusions about efficacy and safety can be achieved and that the interests of trial subjects are protected. We propose these clinical trials guidelines for use by the SCI clinical research community.","container-title":"Spinal cord","DOI":"10.1038/sj.sc.3102010","ISSN":"1362-4393","issue":"3","journalAbbreviation":"Spinal Cord","note":"PMID: 17179970\nPMCID: PMC4106695","page":"232-242","source":"PubMed Central","title":"Guidelines for the conduct of clinical trials for spinal cord injury as developed by the ICCP panel: clinical trial design","title-short":"Guidelines for the conduct of clinical trials for spinal cord injury as developed by the ICCP panel","volume":"45","author":[{"family":"Lammertse","given":"D"},{"family":"Tuszynski","given":"MH"},{"family":"Steeves","given":"JD"},{"family":"Curt","given":"A"},{"family":"Fawcett","given":"JW"},{"family":"Rask","given":"C"},{"family":"Ditunno","given":"JF"},{"family":"Fehlings","given":"MG"},{"family":"Guest","given":"JD"},{"family":"Ellaway","given":"PH"},{"family":"Kleitman","given":"N"},{"family":"Blight","given":"AR"},{"family":"Dobkin","given":"BH"},{"family":"Grossman","given":"R"},{"family":"Katoh","given":"H"},{"family":"Privat","given":"A"},{"family":"Kalichman","given":"M"}],"issued":{"date-parts":[["2007",3]]}}},{"id":2536,"uris":["http://zotero.org/users/5374610/items/9DGLSBIK"],"itemData":{"id":2536,"type":"article-journal","abstract":"Amyotrophic lateral sclerosis (ALS) is one of the most rapidly progressive neurodegenerative diseases of unknown cause. Riluzole is the only drug that slows disease progression. More than 50 randomised controlled trials (RCTs) of proposed disease-modifying drugs have failed to show positive results in the past half-century. In the past decade, at least 18 drugs have been tested in large phase 2 or 3 RCTs, including lithium, which was tested in several RCTs. Potential reasons for the negative results can be classified into three categories: first, issues regarding trial rationale and preclinical study results; second, pharmacological issues; and third, clinical trial design and methodology issues. Clinical trials for stem cell therapy and RCTs targeting pharmacological or non-pharmacological symptomatic treatment in ALS are examples of areas that need novel design strategies. Only through critical analyses of the failed trials can new and important suggestions be identified for the future success of clinical trials in ALS.","container-title":"The Lancet. Neurology","DOI":"10.1016/S1474-4422(14)70129-2","ISSN":"1474-4465","issue":"11","journalAbbreviation":"Lancet Neurol","language":"eng","note":"PMID: 25316019","page":"1127-1138","source":"PubMed","title":"Clinical trials in amyotrophic lateral sclerosis: why so many negative trials and how can trials be improved?","title-short":"Clinical trials in amyotrophic lateral sclerosis","volume":"13","author":[{"family":"Mitsumoto","given":"Hiroshi"},{"family":"Brooks","given":"Benjamin R."},{"family":"Silani","given":"Vincenzo"}],"issued":{"date-parts":[["2014",11]]}}}],"schema":"https://github.com/citation-style-language/schema/raw/master/csl-citation.json"} </w:instrText>
      </w:r>
      <w:r w:rsidRPr="002E789B">
        <w:fldChar w:fldCharType="separate"/>
      </w:r>
      <w:r w:rsidR="00B55701" w:rsidRPr="00B55701">
        <w:rPr>
          <w:vertAlign w:val="superscript"/>
        </w:rPr>
        <w:t>33,37</w:t>
      </w:r>
      <w:r w:rsidRPr="002E789B">
        <w:fldChar w:fldCharType="end"/>
      </w:r>
      <w:r w:rsidR="00623456">
        <w:t xml:space="preserve"> </w:t>
      </w:r>
      <w:r w:rsidR="00103154">
        <w:t>Nevertheless</w:t>
      </w:r>
      <w:r w:rsidR="00623456">
        <w:t>,</w:t>
      </w:r>
      <w:r w:rsidR="00FC0AAC">
        <w:t xml:space="preserve"> </w:t>
      </w:r>
      <w:r w:rsidR="003D5608">
        <w:t>broad</w:t>
      </w:r>
      <w:r w:rsidR="00103154">
        <w:t>en</w:t>
      </w:r>
      <w:r w:rsidR="003D5608">
        <w:t>ing</w:t>
      </w:r>
      <w:r w:rsidR="00103154">
        <w:t xml:space="preserve"> the population</w:t>
      </w:r>
      <w:r w:rsidR="003D5608" w:rsidRPr="002E789B">
        <w:t xml:space="preserve"> </w:t>
      </w:r>
      <w:r w:rsidRPr="002E789B">
        <w:t xml:space="preserve">may be necessary to ensure that patients </w:t>
      </w:r>
      <w:r w:rsidR="00103154">
        <w:t xml:space="preserve">beyond a restrictive trial population </w:t>
      </w:r>
      <w:r w:rsidRPr="002E789B">
        <w:t xml:space="preserve">can benefit from </w:t>
      </w:r>
      <w:r w:rsidR="00103154">
        <w:t>a later</w:t>
      </w:r>
      <w:r w:rsidR="00103154" w:rsidRPr="002E789B">
        <w:t xml:space="preserve"> </w:t>
      </w:r>
      <w:r w:rsidRPr="002E789B">
        <w:t>approval.</w:t>
      </w:r>
      <w:r w:rsidRPr="002E789B">
        <w:fldChar w:fldCharType="begin"/>
      </w:r>
      <w:r w:rsidR="00A32292">
        <w:instrText xml:space="preserve"> ADDIN ZOTERO_ITEM CSL_CITATION {"citationID":"0iD3yLWH","properties":{"formattedCitation":"\\super 11\\nosupersub{}","plainCitation":"11","noteIndex":0},"citationItems":[{"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Pr="002E789B">
        <w:fldChar w:fldCharType="separate"/>
      </w:r>
      <w:r w:rsidR="00A32292" w:rsidRPr="00A32292">
        <w:rPr>
          <w:vertAlign w:val="superscript"/>
        </w:rPr>
        <w:t>11</w:t>
      </w:r>
      <w:r w:rsidRPr="002E789B">
        <w:fldChar w:fldCharType="end"/>
      </w:r>
      <w:r w:rsidRPr="002E789B">
        <w:t xml:space="preserve"> </w:t>
      </w:r>
      <w:r w:rsidR="00FC0AAC">
        <w:t xml:space="preserve">Alternatively, </w:t>
      </w:r>
      <w:r w:rsidR="00966853">
        <w:t xml:space="preserve">investigators </w:t>
      </w:r>
      <w:r w:rsidR="00FC0AAC">
        <w:t xml:space="preserve">can further restrict a population from a P2 </w:t>
      </w:r>
      <w:r w:rsidR="00915521">
        <w:t xml:space="preserve">trial </w:t>
      </w:r>
      <w:r w:rsidR="00FC0AAC">
        <w:t>using evidence from subgroups. However,</w:t>
      </w:r>
      <w:r w:rsidR="00FC0AAC" w:rsidRPr="002E789B">
        <w:t xml:space="preserve"> </w:t>
      </w:r>
      <w:r w:rsidR="00FC0AAC">
        <w:t>w</w:t>
      </w:r>
      <w:r w:rsidR="00FC0AAC" w:rsidRPr="002E789B">
        <w:t>hen</w:t>
      </w:r>
      <w:r w:rsidR="00FC0AAC">
        <w:t xml:space="preserve"> these </w:t>
      </w:r>
      <w:r w:rsidR="00103154">
        <w:t xml:space="preserve">analyses </w:t>
      </w:r>
      <w:r w:rsidR="00FC0AAC">
        <w:t>are</w:t>
      </w:r>
      <w:r w:rsidR="00FC0AAC" w:rsidRPr="002E789B">
        <w:t xml:space="preserve"> not preplanned, extrapolation from subgroup population</w:t>
      </w:r>
      <w:r w:rsidR="00103154">
        <w:t xml:space="preserve">s </w:t>
      </w:r>
      <w:r w:rsidR="00915521">
        <w:t>to guide</w:t>
      </w:r>
      <w:r w:rsidR="00FC0AAC" w:rsidRPr="002E789B">
        <w:t xml:space="preserve"> the design of </w:t>
      </w:r>
      <w:r w:rsidR="00915521">
        <w:t>P</w:t>
      </w:r>
      <w:r w:rsidR="00FC0AAC" w:rsidRPr="002E789B">
        <w:t>3 can lead to nonpositive results</w:t>
      </w:r>
      <w:r w:rsidR="00623456">
        <w:t>,</w:t>
      </w:r>
      <w:r w:rsidR="00FC0AAC" w:rsidRPr="002E789B">
        <w:fldChar w:fldCharType="begin"/>
      </w:r>
      <w:r w:rsidR="00B55701">
        <w:instrText xml:space="preserve"> ADDIN ZOTERO_ITEM CSL_CITATION {"citationID":"a1jc6vt85nr","properties":{"formattedCitation":"\\super 14,46,47\\nosupersub{}","plainCitation":"14,46,47","noteIndex":0},"citationItems":[{"id":2571,"uris":["http://zotero.org/users/5374610/items/QXJZT85R"],"itemData":{"id":2571,"type":"article-journal","abstract":"The global impact of Alzheimer's disease (AD) continues to increase, and focused efforts are needed to address this immense public health challenge. National leaders have set a goal to prevent or effectively treat AD by 2025. In this paper, we discuss the path to 2025, and what is feasible in this time frame given the realities and challenges of AD drug development, with a focus on disease-modifying therapies (DMTs). Under the current conditions, only drugs currently in late Phase 1 or later will have a chance of being approved by 2025. If pipeline attrition rates remain high, only a few compounds at best will meet this time frame. There is an opportunity to reduce the time and risk of AD drug development through an improvement in trial design; better trial infrastructure; disease registries of well-characterized participant cohorts to help with more rapid enrollment of appropriate study populations; validated biomarkers to better detect disease, determine risk and monitor disease progression as well as predict disease response; more sensitive clinical assessment tools; and faster regulatory review. To implement change requires efforts to build awareness, educate and foster engagement; increase funding for both basic and clinical research; reduce fragmented environments and systems; increase learning from successes and failures; promote data standardization and increase wider data sharing; understand AD at the basic biology level; and rapidly translate new knowledge into clinical development. Improved mechanistic understanding of disease onset and progression is central to more efficient AD drug development and will lead to improved therapeutic approaches and targets. The opportunity for more than a few new therapies by 2025 is small. Accelerating research and clinical development efforts and bringing DMTs to market sooner would have a significant impact on the future societal burden of AD. As these steps are put in place and plans come to fruition, e.g., approval of a DMT, it can be predicted that momentum will build, the process will be self-sustaining, and the path to 2025, and beyond, becomes clearer.","container-title":"Alzheimer's Research &amp; Therapy","DOI":"10.1186/s13195-016-0207-9","ISSN":"1758-9193","journalAbbreviation":"Alzheimers Res Ther","language":"eng","note":"PMID: 27646601\nPMCID: PMC5028936","page":"39","source":"PubMed","title":"Drug development in Alzheimer's disease: the path to 2025","title-short":"Drug development in Alzheimer's disease","volume":"8","author":[{"family":"Cummings","given":"Jeffrey"},{"family":"Aisen","given":"Paul S."},{"family":"DuBois","given":"Bruno"},{"family":"Frölich","given":"Lutz"},{"family":"Jack","given":"Clifford R."},{"family":"Jones","given":"Roy W."},{"family":"Morris","given":"John C."},{"family":"Raskin","given":"Joel"},{"family":"Dowsett","given":"Sherie A."},{"family":"Scheltens","given":"Philip"}],"issued":{"date-parts":[["2016",9,20]]}},"label":"page"},{"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id":2629,"uris":["http://zotero.org/groups/2765074/items/632TNAD3"],"itemData":{"id":2629,"type":"article-journal","container-title":"Clinical and Translational Science","DOI":"10.1111/cts.12491","ISSN":"1752-8054","issue":"2","journalAbbreviation":"Clin Transl Sci","note":"PMID: 28767185\nPMCID: PMC5866992","page":"147-152","source":"PubMed Central","title":"Lessons Learned from Alzheimer Disease: Clinical Trials with Negative Outcomes","title-short":"Lessons Learned from Alzheimer Disease","volume":"11","author":[{"family":"Cummings","given":"Jeffrey"}],"issued":{"date-parts":[["2018",3]]}}}],"schema":"https://github.com/citation-style-language/schema/raw/master/csl-citation.json"} </w:instrText>
      </w:r>
      <w:r w:rsidR="00FC0AAC" w:rsidRPr="002E789B">
        <w:fldChar w:fldCharType="separate"/>
      </w:r>
      <w:r w:rsidR="00B55701" w:rsidRPr="00B55701">
        <w:rPr>
          <w:vertAlign w:val="superscript"/>
        </w:rPr>
        <w:t>14,46,47</w:t>
      </w:r>
      <w:r w:rsidR="00FC0AAC" w:rsidRPr="002E789B">
        <w:fldChar w:fldCharType="end"/>
      </w:r>
      <w:r w:rsidR="00FC0AAC" w:rsidRPr="002E789B">
        <w:t xml:space="preserve"> shown by examples in </w:t>
      </w:r>
      <w:r w:rsidR="00FC0AAC">
        <w:t>RR</w:t>
      </w:r>
      <w:r w:rsidR="00FC0AAC" w:rsidRPr="002E789B">
        <w:t>MS</w:t>
      </w:r>
      <w:r w:rsidR="00915521">
        <w:t>,</w:t>
      </w:r>
      <w:r w:rsidR="00FC0AAC" w:rsidRPr="002E789B">
        <w:fldChar w:fldCharType="begin"/>
      </w:r>
      <w:r w:rsidR="00B55701">
        <w:instrText xml:space="preserve"> ADDIN ZOTERO_ITEM CSL_CITATION {"citationID":"asrnghbjq","properties":{"formattedCitation":"\\super 27\\nosupersub{}","plainCitation":"27","noteIndex":0},"citationItems":[{"id":2568,"uris":["http://zotero.org/users/5374610/items/WKS8HD84"],"itemData":{"id":2568,"type":"article-journal","abstract":"Efforts to develop new therapies to combat Alzheimer's disease suffer from extraordinarily high failure rates that make it difficult to justify continued investment in the field. Although there are a number of plausible explanations for this extremely high attrition rate, one of the explanations that has received little attention is the lack of compelling data from Phase II studies for compounds that have been pushed into Phase III trials and then have failed. An analysis of publicly available data from the Phase II studies for bapineuzumab and solanezumab indicates that neither compound produced compelling evidence of drug-like behavior that would justify their progression into pivotal trials. The published data suggest that sponsors took decisions to move these compounds into Phase III on the basis of vastly limited data that were rife with type I error and probably driven by commercial concerns. The continued push to move compounds that are not likely to succeed in later stage clinical trials threatens to erode trust in the clinical research enterprise making it much harder to properly test truly promising compounds.","container-title":"Alzheimer's &amp; Dementia : Translational Research &amp; Clinical Interventions","DOI":"10.1016/j.trci.2017.04.005","ISSN":"2352-8737","issue":"3","journalAbbreviation":"Alzheimers Dement (N Y)","note":"PMID: 29067346\nPMCID: PMC5651424","page":"402-409","source":"PubMed Central","title":"Phase II clinical trials of anti–amyloid β antibodies: When is enough, enough?","title-short":"Phase II clinical trials of anti–amyloid β antibodies","volume":"3","author":[{"family":"Gold","given":"Michael"}],"issued":{"date-parts":[["2017",5,17]]}},"label":"page"}],"schema":"https://github.com/citation-style-language/schema/raw/master/csl-citation.json"} </w:instrText>
      </w:r>
      <w:r w:rsidR="00FC0AAC" w:rsidRPr="002E789B">
        <w:fldChar w:fldCharType="separate"/>
      </w:r>
      <w:r w:rsidR="00B55701" w:rsidRPr="00B55701">
        <w:rPr>
          <w:vertAlign w:val="superscript"/>
        </w:rPr>
        <w:t>27</w:t>
      </w:r>
      <w:r w:rsidR="00FC0AAC" w:rsidRPr="002E789B">
        <w:fldChar w:fldCharType="end"/>
      </w:r>
      <w:r w:rsidR="00FC0AAC">
        <w:t xml:space="preserve"> PMS</w:t>
      </w:r>
      <w:r w:rsidR="00915521">
        <w:t>,</w:t>
      </w:r>
      <w:r w:rsidR="00FC0AAC">
        <w:fldChar w:fldCharType="begin"/>
      </w:r>
      <w:r w:rsidR="00B55701">
        <w:instrText xml:space="preserve"> ADDIN ZOTERO_ITEM CSL_CITATION {"citationID":"a26clmt4ksg","properties":{"formattedCitation":"\\super 26\\nosupersub{}","plainCitation":"26","noteIndex":0},"citationItems":[{"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schema":"https://github.com/citation-style-language/schema/raw/master/csl-citation.json"} </w:instrText>
      </w:r>
      <w:r w:rsidR="00FC0AAC">
        <w:fldChar w:fldCharType="separate"/>
      </w:r>
      <w:r w:rsidR="00B55701" w:rsidRPr="00B55701">
        <w:rPr>
          <w:vertAlign w:val="superscript"/>
        </w:rPr>
        <w:t>26</w:t>
      </w:r>
      <w:r w:rsidR="00FC0AAC">
        <w:fldChar w:fldCharType="end"/>
      </w:r>
      <w:r w:rsidR="00FC0AAC" w:rsidRPr="002E789B">
        <w:t xml:space="preserve"> and AD</w:t>
      </w:r>
      <w:r w:rsidR="00FC0AAC">
        <w:t>.</w:t>
      </w:r>
      <w:r w:rsidR="00FC0AAC" w:rsidRPr="002E789B">
        <w:fldChar w:fldCharType="begin"/>
      </w:r>
      <w:r w:rsidR="00B55701">
        <w:instrText xml:space="preserve"> ADDIN ZOTERO_ITEM CSL_CITATION {"citationID":"aipi4aed72","properties":{"formattedCitation":"\\super 27,47\\nosupersub{}","plainCitation":"27,47","noteIndex":0},"citationItems":[{"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label":"page"},{"id":2568,"uris":["http://zotero.org/users/5374610/items/WKS8HD84"],"itemData":{"id":2568,"type":"article-journal","abstract":"Efforts to develop new therapies to combat Alzheimer's disease suffer from extraordinarily high failure rates that make it difficult to justify continued investment in the field. Although there are a number of plausible explanations for this extremely high attrition rate, one of the explanations that has received little attention is the lack of compelling data from Phase II studies for compounds that have been pushed into Phase III trials and then have failed. An analysis of publicly available data from the Phase II studies for bapineuzumab and solanezumab indicates that neither compound produced compelling evidence of drug-like behavior that would justify their progression into pivotal trials. The published data suggest that sponsors took decisions to move these compounds into Phase III on the basis of vastly limited data that were rife with type I error and probably driven by commercial concerns. The continued push to move compounds that are not likely to succeed in later stage clinical trials threatens to erode trust in the clinical research enterprise making it much harder to properly test truly promising compounds.","container-title":"Alzheimer's &amp; Dementia : Translational Research &amp; Clinical Interventions","DOI":"10.1016/j.trci.2017.04.005","ISSN":"2352-8737","issue":"3","journalAbbreviation":"Alzheimers Dement (N Y)","note":"PMID: 29067346\nPMCID: PMC5651424","page":"402-409","source":"PubMed Central","title":"Phase II clinical trials of anti–amyloid β antibodies: When is enough, enough?","title-short":"Phase II clinical trials of anti–amyloid β antibodies","volume":"3","author":[{"family":"Gold","given":"Michael"}],"issued":{"date-parts":[["2017",5,17]]}}}],"schema":"https://github.com/citation-style-language/schema/raw/master/csl-citation.json"} </w:instrText>
      </w:r>
      <w:r w:rsidR="00FC0AAC" w:rsidRPr="002E789B">
        <w:fldChar w:fldCharType="separate"/>
      </w:r>
      <w:r w:rsidR="00B55701" w:rsidRPr="00B55701">
        <w:rPr>
          <w:vertAlign w:val="superscript"/>
        </w:rPr>
        <w:t>27,47</w:t>
      </w:r>
      <w:r w:rsidR="00FC0AAC" w:rsidRPr="002E789B">
        <w:fldChar w:fldCharType="end"/>
      </w:r>
      <w:r w:rsidR="00FC0AAC">
        <w:t xml:space="preserve"> </w:t>
      </w:r>
    </w:p>
    <w:p w14:paraId="47994C65" w14:textId="47CD806E" w:rsidR="00DB4F41" w:rsidRDefault="008B5D00" w:rsidP="00F85B4A">
      <w:pPr>
        <w:ind w:firstLine="360"/>
      </w:pPr>
      <w:r>
        <w:t xml:space="preserve">Together, </w:t>
      </w:r>
      <w:r w:rsidR="00F85B4A">
        <w:t xml:space="preserve">the </w:t>
      </w:r>
      <w:r>
        <w:t>information</w:t>
      </w:r>
      <w:r w:rsidR="00F85B4A">
        <w:t xml:space="preserve"> learned from P2 trials </w:t>
      </w:r>
      <w:r>
        <w:t xml:space="preserve">can help </w:t>
      </w:r>
      <w:r w:rsidR="00D124A8">
        <w:t>generate</w:t>
      </w:r>
      <w:r>
        <w:t xml:space="preserve"> knowledge on the “intervention ensemble”, the package of variables surrounding the treatment that</w:t>
      </w:r>
      <w:r w:rsidR="00266B3D">
        <w:t xml:space="preserve"> must be researched to</w:t>
      </w:r>
      <w:r>
        <w:t xml:space="preserve"> make it clinically meaningful.</w:t>
      </w:r>
      <w:r>
        <w:fldChar w:fldCharType="begin"/>
      </w:r>
      <w:r w:rsidR="00B55701">
        <w:instrText xml:space="preserve"> ADDIN ZOTERO_ITEM CSL_CITATION {"citationID":"aqeknpiefa","properties":{"formattedCitation":"\\super 53\\nosupersub{}","plainCitation":"53","noteIndex":0},"citationItems":[{"id":162,"uris":["http://zotero.org/users/5374610/items/MPPAE7BX"],"itemData":{"id":162,"type":"article-journal","abstract":"The last two decades have witnessed a crescendo of allegations that clinical translation is rife with waste and inefficiency. Patient advocates argue that excessively demanding regulations delay access to life-saving drugs, research funders claim that too much basic science languishes in academic laboratories, journal editors allege that biased reporting squanders public investment in biomedical research, and drug companies (and their critics) argue that far too much is expended in pharmaceutical development. But how should stakeholders evaluate the efficiency of translation and proposed reforms to drug development? Effective reforms require an accurate model of the systems they aspire to improve—their components, their proper functions, and their pathologies. However, there is currently no explicit and well-developed model of translation for evaluating such criticisms. In what follows, we offer an explicit model of clinical translation. Many discussions of clinical translation and its pathologies presume that its main output is tangible: new drugs, vaccines, devices, and diagnostics. We disagree. We argue that the principal output of clinical translation is information—in particular, information about the coordinated set of materials, practices, and constraints needed to safely unlock the therapeutic or preventive activities of drugs, biologics, and diagnostics. To develop this information calls for a process far different from a simple linear progression of clinical trials; it requires exploratory sampling of many different elements in this set. Our model points to some limitations and liabilities of influential proposals for reforming research. It also reveals some underrecognized opportunities for improving the efficiency of clinical translation.","container-title":"Hastings Center Report","DOI":"10.1002/hast.433","ISSN":"1552-146X","issue":"2","language":"en","note":"number: 2","page":"27–39","title":"The Structure of Clinical Translation: Efficiency, Information, and Ethics","title-short":"The Structure of Clinical Translation","volume":"45","author":[{"family":"Kimmelman","given":"Jonathan"},{"family":"London","given":"Alex John"}],"issued":{"date-parts":[["2015",3]]}}}],"schema":"https://github.com/citation-style-language/schema/raw/master/csl-citation.json"} </w:instrText>
      </w:r>
      <w:r>
        <w:fldChar w:fldCharType="separate"/>
      </w:r>
      <w:r w:rsidR="00B55701" w:rsidRPr="00B55701">
        <w:rPr>
          <w:vertAlign w:val="superscript"/>
        </w:rPr>
        <w:t>53</w:t>
      </w:r>
      <w:r>
        <w:fldChar w:fldCharType="end"/>
      </w:r>
      <w:r>
        <w:t xml:space="preserve"> </w:t>
      </w:r>
      <w:r w:rsidR="00D845EA">
        <w:t xml:space="preserve">Information on the variables above can </w:t>
      </w:r>
      <w:r>
        <w:t xml:space="preserve">also </w:t>
      </w:r>
      <w:r w:rsidR="00D845EA">
        <w:t>guide</w:t>
      </w:r>
      <w:r w:rsidR="00585A05" w:rsidRPr="00585A05">
        <w:t xml:space="preserve"> </w:t>
      </w:r>
      <w:r w:rsidR="00585A05">
        <w:t>“go/no-go”</w:t>
      </w:r>
      <w:r w:rsidR="00D845EA">
        <w:t xml:space="preserve"> decisions </w:t>
      </w:r>
      <w:r w:rsidR="00585A05">
        <w:t>for</w:t>
      </w:r>
      <w:r w:rsidR="00D845EA">
        <w:t xml:space="preserve"> further testing to limit waste in drug development.</w:t>
      </w:r>
      <w:r w:rsidR="00D845EA">
        <w:fldChar w:fldCharType="begin"/>
      </w:r>
      <w:r w:rsidR="00B55701">
        <w:instrText xml:space="preserve"> ADDIN ZOTERO_ITEM CSL_CITATION {"citationID":"a622h4mhdi","properties":{"formattedCitation":"\\super 12,49\\nosupersub{}","plainCitation":"12,49","noteIndex":0},"citationItems":[{"id":2722,"uris":["http://zotero.org/groups/2765074/items/5QWXVIPV"],"itemData":{"id":2722,"type":"article-journal","abstract":"Drug development for Alzheimer disease and other neurodegenerative dementias, including frontotemporal dementia, has experienced a long history of phase 2 and phase 3 clinical trials that failed to show efficacy of investigational drugs. Despite differences in clinical and behavioral characteristics, these disorders have shared pathologies and face common challenges in designing early-phase trials that are predictive of late-stage success. Here, we discuss exploratory clinical trials in neurodegenerative dementias. These are generally phase 1b or phase 2a trials that are designed to assess pharmacologic effects and rely on biomarker outcomes, with shorter treatment durations and fewer patients than traditional phase 2 studies. Exploratory trials can establish go/no-go decision points, support proof of concept and dose selection, and terminate drugs that fail to show target engagement with suitable exposure and acceptable safety profiles. Early failure saves valuable resources including opportunity costs. This is especially important for programs in academia and small biotechnology companies but may be applied to high-risk projects in large pharmaceutical companies to achieve proof of concept more rapidly at lower costs than traditional approaches. Exploratory studies in a staged clinical development program may provide promising data to warrant the substantial resources needed to advance compounds through late-stage development. To optimize the design and application of exploratory trials, the Alzheimer's Drug Discovery Foundation and the Association for Frontotemporal Degeneration convened an advisory panel to provide recommendations on outcome measures and statistical considerations for these types of studies and study designs that can improve efficiency in clinical development.","container-title":"Neurology","DOI":"10.1212/WNL.0000000000011774","ISSN":"0028-3878","issue":"20","journalAbbreviation":"Neurology","note":"PMID: 33674360\nPMCID: PMC8205472","page":"944-954","source":"PubMed Central","title":"Value-Generating Exploratory Trials in Neurodegenerative Dementias","volume":"96","author":[{"family":"Friedman","given":"Lauren G."},{"family":"McKeehan","given":"Nicholas"},{"family":"Hara","given":"Yuko"},{"family":"Cummings","given":"Jeffrey L."},{"family":"Matthews","given":"Dawn C."},{"family":"Zhu","given":"Jian"},{"family":"Mohs","given":"Richard C."},{"family":"Wang","given":"Deli"},{"family":"Hendrix","given":"Suzanne B."},{"family":"Quintana","given":"Melanie"},{"family":"Schneider","given":"Lon S."},{"family":"Grundman","given":"Michael"},{"family":"Dickson","given":"Samuel P."},{"family":"Feldman","given":"Howard H."},{"family":"Jaeger","given":"Judith"},{"family":"Finger","given":"Elizabeth C."},{"family":"Ryan","given":"J. Michael"},{"family":"Niehoff","given":"Debra"},{"family":"Dickinson","given":"Susan L-J."},{"family":"Markowitz","given":"Jessica T."},{"family":"Owen","given":"Meriel"},{"family":"Travaglia","given":"Alessio"},{"family":"Fillit","given":"Howard M."}],"issued":{"date-parts":[["2021",5,18]]}}},{"id":3316,"uris":["http://zotero.org/users/5374610/items/NPSVZ6NC"],"itemData":{"id":3316,"type":"article-journal","abstract":"Go/No Go decisions concerning development of any single compound determine investment in increasingly costly studies from Phases I-III. Such decisions are problematic for CNS drug development where the variety of molecular targets in the brain have stimulated decades of studies without major therapeutic advances. Many costly studies do not even yield interpretable results as to whether the mechanism being pursued has therapeutic potential. Therefore, both industry and the public sector have implemented a decision making strategy based on whether a compound can test a molecular hypothesis of drug action. One requires, at a minimum, compelling evidence in humans that a compound both interacts with its presumed molecular targets in brain and ideally documents a CNS functional consequence of the interaction prior to efficacy studies. This strategy will much more quickly rule out ineffective mechanisms although it does not address the problem of poorly predictive models of novel CNS drug efficacy.","container-title":"Expert Review of Clinical Pharmacology","DOI":"10.1586/17512433.2015.991715","ISSN":"1751-2441","issue":"2","journalAbbreviation":"Expert Rev Clin Pharmacol","language":"eng","note":"PMID: 25537256\nPMCID: PMC4648539","page":"155-157","source":"PubMed","title":"Optimizing early Go/No Go decisions in CNS drug development","volume":"8","author":[{"family":"Potter","given":"William Z."}],"issued":{"date-parts":[["2015",3]]}}}],"schema":"https://github.com/citation-style-language/schema/raw/master/csl-citation.json"} </w:instrText>
      </w:r>
      <w:r w:rsidR="00D845EA">
        <w:fldChar w:fldCharType="separate"/>
      </w:r>
      <w:r w:rsidR="00B55701" w:rsidRPr="00B55701">
        <w:rPr>
          <w:vertAlign w:val="superscript"/>
        </w:rPr>
        <w:t>12,49</w:t>
      </w:r>
      <w:r w:rsidR="00D845EA">
        <w:fldChar w:fldCharType="end"/>
      </w:r>
      <w:r w:rsidR="00D845EA">
        <w:t xml:space="preserve"> </w:t>
      </w:r>
      <w:r w:rsidR="00F35DE4">
        <w:t xml:space="preserve">For example, </w:t>
      </w:r>
      <w:r w:rsidR="00FC743E" w:rsidRPr="002E789B">
        <w:t xml:space="preserve">P2 </w:t>
      </w:r>
      <w:r w:rsidR="00FC743E">
        <w:t xml:space="preserve">trials </w:t>
      </w:r>
      <w:r w:rsidR="00FC743E" w:rsidRPr="002E789B">
        <w:t xml:space="preserve">can be used to weed out drugs that are not likely to be successful </w:t>
      </w:r>
      <w:r w:rsidR="00F35DE4">
        <w:t>early</w:t>
      </w:r>
      <w:r w:rsidR="00F35DE4" w:rsidRPr="002E789B">
        <w:t xml:space="preserve"> </w:t>
      </w:r>
      <w:r w:rsidR="00FC743E" w:rsidRPr="002E789B">
        <w:t>in the development process.</w:t>
      </w:r>
      <w:r w:rsidR="00FC743E" w:rsidRPr="002E789B">
        <w:fldChar w:fldCharType="begin"/>
      </w:r>
      <w:r w:rsidR="00B55701">
        <w:instrText xml:space="preserve"> ADDIN ZOTERO_ITEM CSL_CITATION {"citationID":"a14h9rv0le5","properties":{"formattedCitation":"\\super 26,47\\nosupersub{}","plainCitation":"26,47","noteIndex":0},"citationItems":[{"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schema":"https://github.com/citation-style-language/schema/raw/master/csl-citation.json"} </w:instrText>
      </w:r>
      <w:r w:rsidR="00FC743E" w:rsidRPr="002E789B">
        <w:fldChar w:fldCharType="separate"/>
      </w:r>
      <w:r w:rsidR="00B55701" w:rsidRPr="00B55701">
        <w:rPr>
          <w:vertAlign w:val="superscript"/>
        </w:rPr>
        <w:t>26,47</w:t>
      </w:r>
      <w:r w:rsidR="00FC743E" w:rsidRPr="002E789B">
        <w:fldChar w:fldCharType="end"/>
      </w:r>
      <w:r w:rsidR="002579E1">
        <w:t xml:space="preserve"> </w:t>
      </w:r>
    </w:p>
    <w:p w14:paraId="2D9805F7" w14:textId="644E5E28" w:rsidR="00FA79F1" w:rsidRDefault="00DD436E" w:rsidP="00DB4F41">
      <w:pPr>
        <w:ind w:firstLine="360"/>
      </w:pPr>
      <w:r>
        <w:t>The amount and quality of</w:t>
      </w:r>
      <w:r w:rsidR="00D845EA">
        <w:t xml:space="preserve"> evidence </w:t>
      </w:r>
      <w:r>
        <w:t>that is</w:t>
      </w:r>
      <w:r w:rsidR="00D845EA">
        <w:t xml:space="preserve"> needed to make </w:t>
      </w:r>
      <w:r>
        <w:t xml:space="preserve">the </w:t>
      </w:r>
      <w:r w:rsidR="00D845EA">
        <w:t>decision</w:t>
      </w:r>
      <w:r>
        <w:t xml:space="preserve"> to initiate a P3 trial remains unclear</w:t>
      </w:r>
      <w:r w:rsidR="00873C8C">
        <w:t>. One analysis from 2015 found that Phase 3 CNS drugs were almost 50% less likely to move from the P3 trial to approval than all other indications but that P2 and P1 trials were not more likely to be unsuccessful. This indicates that P3 trial initiation in neurology may be ill-informed.</w:t>
      </w:r>
      <w:r w:rsidR="00873C8C">
        <w:fldChar w:fldCharType="begin"/>
      </w:r>
      <w:r w:rsidR="00B55701">
        <w:instrText xml:space="preserve"> ADDIN ZOTERO_ITEM CSL_CITATION {"citationID":"jCkjbxpI","properties":{"formattedCitation":"\\super 54\\nosupersub{}","plainCitation":"54","noteIndex":0},"citationItems":[{"id":3306,"uris":["http://zotero.org/users/5374610/items/2CUIQBIC"],"itemData":{"id":3306,"type":"article-journal","abstract":"This article analyses the characteristics of the pipeline for experimental drugs for central nervous system disorders and how they have fared in the clinical phases prior to FDA approval over the past two decades.","container-title":"Nature Reviews Drug Discovery","DOI":"10.1038/nrd4793","ISSN":"1474-1784","issue":"12","language":"en","license":"2015 Nature Publishing Group, a division of Macmillan Publishers Limited. All Rights Reserved.","note":"number: 12\npublisher: Nature Publishing Group","page":"815-816","source":"www.nature.com","title":"Two decades of new drug development for central nervous system disorders","volume":"14","author":[{"family":"Kesselheim","given":"Aaron S."},{"family":"Hwang","given":"Thomas J."},{"family":"Franklin","given":"Jessica M."}],"issued":{"date-parts":[["2015",12,1]]}}}],"schema":"https://github.com/citation-style-language/schema/raw/master/csl-citation.json"} </w:instrText>
      </w:r>
      <w:r w:rsidR="00873C8C">
        <w:fldChar w:fldCharType="separate"/>
      </w:r>
      <w:r w:rsidR="00B55701" w:rsidRPr="00B55701">
        <w:rPr>
          <w:vertAlign w:val="superscript"/>
        </w:rPr>
        <w:t>54</w:t>
      </w:r>
      <w:r w:rsidR="00873C8C">
        <w:fldChar w:fldCharType="end"/>
      </w:r>
      <w:r w:rsidR="00873C8C">
        <w:t xml:space="preserve"> Current g</w:t>
      </w:r>
      <w:r w:rsidR="00585A05" w:rsidRPr="002E789B">
        <w:t>uidelines</w:t>
      </w:r>
      <w:r w:rsidR="00585A05">
        <w:t xml:space="preserve"> </w:t>
      </w:r>
      <w:r w:rsidR="00585A05" w:rsidRPr="002E789B">
        <w:t>in ALS</w:t>
      </w:r>
      <w:r w:rsidR="00585A05">
        <w:fldChar w:fldCharType="begin"/>
      </w:r>
      <w:r w:rsidR="00B55701">
        <w:instrText xml:space="preserve"> ADDIN ZOTERO_ITEM CSL_CITATION {"citationID":"a2k12t3o3ck","properties":{"formattedCitation":"\\super 25\\nosupersub{}","plainCitation":"25","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schema":"https://github.com/citation-style-language/schema/raw/master/csl-citation.json"} </w:instrText>
      </w:r>
      <w:r w:rsidR="00585A05">
        <w:fldChar w:fldCharType="separate"/>
      </w:r>
      <w:r w:rsidR="00B55701" w:rsidRPr="00B55701">
        <w:rPr>
          <w:vertAlign w:val="superscript"/>
        </w:rPr>
        <w:t>25</w:t>
      </w:r>
      <w:r w:rsidR="00585A05">
        <w:fldChar w:fldCharType="end"/>
      </w:r>
      <w:r w:rsidR="00585A05">
        <w:t>, PMS</w:t>
      </w:r>
      <w:r w:rsidR="00585A05">
        <w:fldChar w:fldCharType="begin"/>
      </w:r>
      <w:r w:rsidR="00B55701">
        <w:instrText xml:space="preserve"> ADDIN ZOTERO_ITEM CSL_CITATION {"citationID":"a24b0404edc","properties":{"formattedCitation":"\\super 26\\nosupersub{}","plainCitation":"26","noteIndex":0},"citationItems":[{"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schema":"https://github.com/citation-style-language/schema/raw/master/csl-citation.json"} </w:instrText>
      </w:r>
      <w:r w:rsidR="00585A05">
        <w:fldChar w:fldCharType="separate"/>
      </w:r>
      <w:r w:rsidR="00B55701" w:rsidRPr="00B55701">
        <w:rPr>
          <w:vertAlign w:val="superscript"/>
        </w:rPr>
        <w:t>26</w:t>
      </w:r>
      <w:r w:rsidR="00585A05">
        <w:fldChar w:fldCharType="end"/>
      </w:r>
      <w:r w:rsidR="00585A05">
        <w:t>, and</w:t>
      </w:r>
      <w:r w:rsidR="00585A05" w:rsidRPr="002E789B">
        <w:t xml:space="preserve"> AD</w:t>
      </w:r>
      <w:r w:rsidR="00585A05">
        <w:fldChar w:fldCharType="begin"/>
      </w:r>
      <w:r w:rsidR="00B55701">
        <w:instrText xml:space="preserve"> ADDIN ZOTERO_ITEM CSL_CITATION {"citationID":"a1o70otg04u","properties":{"formattedCitation":"\\super 46,47\\nosupersub{}","plainCitation":"46,47","noteIndex":0},"citationItems":[{"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id":2629,"uris":["http://zotero.org/groups/2765074/items/632TNAD3"],"itemData":{"id":2629,"type":"article-journal","container-title":"Clinical and Translational Science","DOI":"10.1111/cts.12491","ISSN":"1752-8054","issue":"2","journalAbbreviation":"Clin Transl Sci","note":"PMID: 28767185\nPMCID: PMC5866992","page":"147-152","source":"PubMed Central","title":"Lessons Learned from Alzheimer Disease: Clinical Trials with Negative Outcomes","title-short":"Lessons Learned from Alzheimer Disease","volume":"11","author":[{"family":"Cummings","given":"Jeffrey"}],"issued":{"date-parts":[["2018",3]]}}}],"schema":"https://github.com/citation-style-language/schema/raw/master/csl-citation.json"} </w:instrText>
      </w:r>
      <w:r w:rsidR="00585A05">
        <w:fldChar w:fldCharType="separate"/>
      </w:r>
      <w:r w:rsidR="00B55701" w:rsidRPr="00B55701">
        <w:rPr>
          <w:vertAlign w:val="superscript"/>
        </w:rPr>
        <w:t>46,47</w:t>
      </w:r>
      <w:r w:rsidR="00585A05">
        <w:fldChar w:fldCharType="end"/>
      </w:r>
      <w:r w:rsidR="00585A05" w:rsidRPr="002E789B">
        <w:t xml:space="preserve"> suggest that P3 trials can be initiated without </w:t>
      </w:r>
      <w:r w:rsidR="007F327C">
        <w:t>apparent</w:t>
      </w:r>
      <w:r w:rsidR="00585A05" w:rsidRPr="002E789B">
        <w:t xml:space="preserve"> clinical efficacy</w:t>
      </w:r>
      <w:r w:rsidR="00585A05">
        <w:t xml:space="preserve"> but not without proof of concept, dose information on safety, and the population defined.</w:t>
      </w:r>
      <w:r w:rsidR="00DB4F41" w:rsidRPr="00DB4F41">
        <w:t xml:space="preserve"> </w:t>
      </w:r>
      <w:r w:rsidR="00E13686">
        <w:t>This step may be an important method of “</w:t>
      </w:r>
      <w:proofErr w:type="spellStart"/>
      <w:r w:rsidR="00E13686">
        <w:t>derisking</w:t>
      </w:r>
      <w:proofErr w:type="spellEnd"/>
      <w:r w:rsidR="00E13686">
        <w:t>” the P3 trial from negative outcomes.</w:t>
      </w:r>
      <w:r w:rsidR="00E13686">
        <w:fldChar w:fldCharType="begin"/>
      </w:r>
      <w:r w:rsidR="00B55701">
        <w:instrText xml:space="preserve"> ADDIN ZOTERO_ITEM CSL_CITATION {"citationID":"a1avo931a8t","properties":{"formattedCitation":"\\super 46\\nosupersub{}","plainCitation":"46","noteIndex":0},"citationItems":[{"id":2629,"uris":["http://zotero.org/groups/2765074/items/632TNAD3"],"itemData":{"id":2629,"type":"article-journal","container-title":"Clinical and Translational Science","DOI":"10.1111/cts.12491","ISSN":"1752-8054","issue":"2","journalAbbreviation":"Clin Transl Sci","note":"PMID: 28767185\nPMCID: PMC5866992","page":"147-152","source":"PubMed Central","title":"Lessons Learned from Alzheimer Disease: Clinical Trials with Negative Outcomes","title-short":"Lessons Learned from Alzheimer Disease","volume":"11","author":[{"family":"Cummings","given":"Jeffrey"}],"issued":{"date-parts":[["2018",3]]}}}],"schema":"https://github.com/citation-style-language/schema/raw/master/csl-citation.json"} </w:instrText>
      </w:r>
      <w:r w:rsidR="00E13686">
        <w:fldChar w:fldCharType="separate"/>
      </w:r>
      <w:r w:rsidR="00B55701" w:rsidRPr="00B55701">
        <w:rPr>
          <w:vertAlign w:val="superscript"/>
        </w:rPr>
        <w:t>46</w:t>
      </w:r>
      <w:r w:rsidR="00E13686">
        <w:fldChar w:fldCharType="end"/>
      </w:r>
      <w:r w:rsidR="00E13686">
        <w:t xml:space="preserve"> </w:t>
      </w:r>
      <w:r w:rsidR="00DB4F41">
        <w:t xml:space="preserve">In these cases, P3 trial designers will </w:t>
      </w:r>
      <w:r w:rsidR="00DB4F41" w:rsidRPr="002E789B">
        <w:t>learn from other aspects of the P2 trial</w:t>
      </w:r>
      <w:r w:rsidR="00DB4F41">
        <w:t xml:space="preserve"> to optimize </w:t>
      </w:r>
      <w:r w:rsidR="000C59B4">
        <w:t>the intervention ensemble</w:t>
      </w:r>
      <w:r w:rsidR="00DB4F41" w:rsidRPr="002E789B">
        <w:t xml:space="preserve">. </w:t>
      </w:r>
      <w:r w:rsidR="00DB4F41">
        <w:t>On the other hand</w:t>
      </w:r>
      <w:r w:rsidR="00DB4F41" w:rsidRPr="002E789B">
        <w:t xml:space="preserve">, </w:t>
      </w:r>
      <w:r w:rsidR="000C59B4">
        <w:t>in cases where P2 trials have clinical efficacy endpoints but get a</w:t>
      </w:r>
      <w:r w:rsidR="00DB4F41" w:rsidRPr="002E789B">
        <w:t xml:space="preserve"> non</w:t>
      </w:r>
      <w:r w:rsidR="00DB4F41">
        <w:t>-</w:t>
      </w:r>
      <w:r w:rsidR="00DB4F41" w:rsidRPr="002E789B">
        <w:t>positive result</w:t>
      </w:r>
      <w:r w:rsidR="000C59B4">
        <w:t xml:space="preserve">, researchers will </w:t>
      </w:r>
      <w:r w:rsidR="000C59B4" w:rsidRPr="002E789B">
        <w:t>learn from other aspects of the P2 trial</w:t>
      </w:r>
      <w:r w:rsidR="000C59B4">
        <w:t xml:space="preserve"> to optimize the intervention ensemble but may have also </w:t>
      </w:r>
      <w:r w:rsidR="00DB4F41">
        <w:t xml:space="preserve">been given reason to believe that </w:t>
      </w:r>
      <w:r w:rsidR="001D17C2">
        <w:t>the treatment</w:t>
      </w:r>
      <w:r w:rsidR="00DB4F41">
        <w:t xml:space="preserve"> may not be efficacious and to stop further investment (a no-go signal).</w:t>
      </w:r>
    </w:p>
    <w:p w14:paraId="1929CDFE" w14:textId="216DB733" w:rsidR="00B969B5" w:rsidRDefault="00585A05" w:rsidP="00585A05">
      <w:pPr>
        <w:ind w:firstLine="360"/>
      </w:pPr>
      <w:r>
        <w:t xml:space="preserve"> </w:t>
      </w:r>
      <w:r w:rsidR="00915521">
        <w:t>Transition…</w:t>
      </w:r>
    </w:p>
    <w:p w14:paraId="3182C2D4" w14:textId="77777777" w:rsidR="0097021A" w:rsidRDefault="0097021A" w:rsidP="00ED58D4">
      <w:pPr>
        <w:ind w:firstLine="360"/>
        <w:rPr>
          <w:b/>
          <w:bCs/>
        </w:rPr>
      </w:pPr>
    </w:p>
    <w:p w14:paraId="2FFB1F72" w14:textId="5471EC4A" w:rsidR="00A906A5" w:rsidRPr="008B5D00" w:rsidRDefault="00F203AB" w:rsidP="008B5D00">
      <w:pPr>
        <w:spacing w:after="30"/>
        <w:rPr>
          <w:b/>
          <w:bCs/>
        </w:rPr>
      </w:pPr>
      <w:r w:rsidRPr="00F203AB">
        <w:rPr>
          <w:b/>
          <w:bCs/>
        </w:rPr>
        <w:t>Impact of bypassing P2 trials on the research trajectory</w:t>
      </w:r>
    </w:p>
    <w:p w14:paraId="18A4BB03" w14:textId="0919EC68" w:rsidR="00FA79F1" w:rsidRPr="00FA79F1" w:rsidRDefault="00A906A5" w:rsidP="00FA79F1">
      <w:pPr>
        <w:ind w:firstLine="360"/>
      </w:pPr>
      <w:r>
        <w:t>T</w:t>
      </w:r>
      <w:r w:rsidR="00FA79F1">
        <w:t xml:space="preserve">he decision </w:t>
      </w:r>
      <w:r w:rsidR="005E6833">
        <w:t>to initiate</w:t>
      </w:r>
      <w:r w:rsidR="00FA79F1">
        <w:t xml:space="preserve"> </w:t>
      </w:r>
      <w:r w:rsidR="007F327C">
        <w:t>a P3 trial</w:t>
      </w:r>
      <w:r w:rsidR="00FA79F1">
        <w:t xml:space="preserve"> and </w:t>
      </w:r>
      <w:r w:rsidR="005E6833">
        <w:t xml:space="preserve">to </w:t>
      </w:r>
      <w:r w:rsidR="00FA79F1">
        <w:t xml:space="preserve">expose large numbers of patients to a new drug should be backed by the greatest chance for success because of limited resources and </w:t>
      </w:r>
      <w:r w:rsidR="004D400A">
        <w:t xml:space="preserve">to protect </w:t>
      </w:r>
      <w:r w:rsidR="00FA79F1">
        <w:t>patient welfare.</w:t>
      </w:r>
      <w:r w:rsidR="00FA79F1">
        <w:fldChar w:fldCharType="begin"/>
      </w:r>
      <w:r w:rsidR="00286C5E">
        <w:instrText xml:space="preserve"> ADDIN ZOTERO_ITEM CSL_CITATION {"citationID":"a158ovr0cdr","properties":{"formattedCitation":"\\super 5\\nosupersub{}","plainCitation":"5","noteIndex":0},"citationItems":[{"id":3158,"uris":["http://zotero.org/users/5374610/items/GGBWT5YB"],"itemData":{"id":3158,"type":"chapter","abstract":"This chapter focuses on the challenges presented by therapeutic targets in the central nervous system (CNS), the manner in which animal models have and can be used to support the translation of therapeutic biologies to the human CNS, the blood brain barrier (BBB), and the uncertainties of CNS drug exposures. It also addresses how these challenges can be met and the associated risks of CNS therapeutic development mitigated. Animal CNS disease models are unique tools that have led to a significant increase in the number of potential new therapeutic targets and an improved understanding of the biologies underlying disease processes. Development of pharmacodynamic (Pd) biomarkers for CNS drug development should be a high priority. Pd biomarkers are used in Phase 1, 2, and 3 studies, although most commonly in Phase 1 and 2 studies.","container-title":"Clinical Trials in Neurology: Design, Conduct, Analysis","event-place":"Cambridge","ISBN":"978-1-139-03244-5","note":"DOI: 10.1017/CBO9781139032445.004","page":"19-27","publisher":"Cambridge University Press","publisher-place":"Cambridge","source":"Cambridge University Press","title":"Unique Challenges in The Development of Therapies for Neurological Disorders","URL":"https://www.cambridge.org/core/books/clinical-trials-in-neurology/unique-challenges-in-the-development-of-therapies-for-neurological-disorders/04951A5609957339B03C620987A34C89","editor":[{"family":"Ravina","given":"Bernard"},{"family":"Cummings","given":"Jeffrey"},{"family":"McDermott","given":"Michael"},{"family":"Poole","given":"R. Michael"}],"author":[{"family":"O’Neill","given":"Gilmore N."}],"accessed":{"date-parts":[["2023",2,1]]},"issued":{"date-parts":[["2012"]]}}}],"schema":"https://github.com/citation-style-language/schema/raw/master/csl-citation.json"} </w:instrText>
      </w:r>
      <w:r w:rsidR="00FA79F1">
        <w:fldChar w:fldCharType="separate"/>
      </w:r>
      <w:r w:rsidR="00286C5E" w:rsidRPr="00286C5E">
        <w:rPr>
          <w:vertAlign w:val="superscript"/>
        </w:rPr>
        <w:t>5</w:t>
      </w:r>
      <w:r w:rsidR="00FA79F1">
        <w:fldChar w:fldCharType="end"/>
      </w:r>
      <w:r w:rsidR="00FA79F1" w:rsidRPr="00B17802">
        <w:t xml:space="preserve"> </w:t>
      </w:r>
      <w:r w:rsidR="0038415B">
        <w:t xml:space="preserve">In what follows, I will review how the decision to bypass P2 may impact </w:t>
      </w:r>
      <w:r w:rsidR="00873C8C">
        <w:t xml:space="preserve">efficiency in drug development, both in </w:t>
      </w:r>
      <w:r w:rsidR="0038415B">
        <w:t>cost</w:t>
      </w:r>
      <w:r w:rsidR="00873C8C">
        <w:t xml:space="preserve"> to develop a new drug and </w:t>
      </w:r>
      <w:r w:rsidR="007F327C">
        <w:t xml:space="preserve">the </w:t>
      </w:r>
      <w:r w:rsidR="0038415B">
        <w:t xml:space="preserve">number of patients involved, and </w:t>
      </w:r>
      <w:r w:rsidR="00873C8C">
        <w:t xml:space="preserve">the </w:t>
      </w:r>
      <w:r w:rsidR="007F327C">
        <w:t>risks</w:t>
      </w:r>
      <w:r w:rsidR="0038415B">
        <w:t xml:space="preserve"> and benefits for patients involved in the P3 trial.</w:t>
      </w:r>
    </w:p>
    <w:p w14:paraId="58461A80" w14:textId="77777777" w:rsidR="00970B2C" w:rsidRDefault="00970B2C" w:rsidP="00F203AB">
      <w:pPr>
        <w:spacing w:after="30"/>
        <w:rPr>
          <w:u w:val="single"/>
        </w:rPr>
      </w:pPr>
    </w:p>
    <w:p w14:paraId="7E81442B" w14:textId="1E2DA600" w:rsidR="00FA79F1" w:rsidRDefault="00FA79F1" w:rsidP="00F203AB">
      <w:pPr>
        <w:spacing w:after="30"/>
        <w:rPr>
          <w:u w:val="single"/>
        </w:rPr>
      </w:pPr>
      <w:r w:rsidRPr="00FA79F1">
        <w:rPr>
          <w:u w:val="single"/>
        </w:rPr>
        <w:t>Efficiency</w:t>
      </w:r>
    </w:p>
    <w:p w14:paraId="2F83A1C8" w14:textId="1291F8ED" w:rsidR="00283DEF" w:rsidRPr="00A906A5" w:rsidRDefault="00FA4E9C" w:rsidP="00283DEF">
      <w:pPr>
        <w:ind w:firstLine="360"/>
      </w:pPr>
      <w:r>
        <w:t xml:space="preserve">When researchers find </w:t>
      </w:r>
      <w:r w:rsidR="00A906A5">
        <w:t xml:space="preserve">out that a treatment does not </w:t>
      </w:r>
      <w:r>
        <w:t>chang</w:t>
      </w:r>
      <w:r w:rsidR="00EB1B19">
        <w:t>e</w:t>
      </w:r>
      <w:r>
        <w:t xml:space="preserve"> clinical outcomes for a population of patients it</w:t>
      </w:r>
      <w:r w:rsidR="00A906A5">
        <w:t xml:space="preserve"> is not a “failure</w:t>
      </w:r>
      <w:r w:rsidR="00DA7AA3">
        <w:t>”,</w:t>
      </w:r>
      <w:r w:rsidR="00A906A5">
        <w:t xml:space="preserve"> but rather a powerful tool to learn more about a disease and treatment target.</w:t>
      </w:r>
      <w:r w:rsidR="00A906A5">
        <w:fldChar w:fldCharType="begin"/>
      </w:r>
      <w:r w:rsidR="00B55701">
        <w:instrText xml:space="preserve"> ADDIN ZOTERO_ITEM CSL_CITATION {"citationID":"a2c4kojn3q2","properties":{"formattedCitation":"\\super 44,55,56\\nosupersub{}","plainCitation":"44,55,56","noteIndex":0},"citationItems":[{"id":52,"uris":["http://zotero.org/users/5374610/items/ZYK4SQF8"],"itemData":{"id":52,"type":"article-journal","abstract":"The high rates of attrition that occur in drug development are widely regarded as problematic, but the failure of well-designed studies benefits both researchers and healthcare systems by, for example, generating evidence about disease theories and demonstrating the limits of proven drugs. A wider recognition of these benefits will help the biomedical research enterprise to take full advantage of all the information generated during the drug development process.","container-title":"eLife","DOI":"10.7554/eLife.12844","ISSN":"2050-084X","language":"en","license":"© 2015, London and Kimmelman. This article is distributed under the terms of the Creative Commons Attribution License, which permits unrestricted use and redistribution provided that the original author and source are credited.","note":"PMID: 26599839","page":"e12844","title":"Why clinical translation cannot succeed without failure","volume":"4","author":[{"family":"London","given":"Alex John"},{"family":"Kimmelman","given":"Jonathan"}],"issued":{"date-parts":[["2015",11]]}}},{"id":3443,"uris":["http://zotero.org/users/5374610/items/KMSJB8PA"],"itemData":{"id":3443,"type":"article-journal","abstract":"Trials missing primary efficacy end points raise the question of whether the choice of drug or the limitations of disease biology were at fault. In some trials, drugs appear not to have achieved biochemical effect thresholds sufficient for clinical benefit. This suggests the need for improved drugs that are more active at tolerated doses. In other trials, it is unclear how the observed biomarker changes are related to potential efficacy. However, hints of efficacy from exploratory analyses support the idea that starting treatment earlier in the course of the disease might be more effective. A closer look at the failed trials will help de-risk future trials.","container-title":"Expert Review of Clinical Pharmacology","DOI":"10.1586/17512433.2015.1034690","ISSN":"1751-2433","issue":"3","note":"publisher: Taylor &amp; Francis\n_eprint: https://doi.org/10.1586/17512433.2015.1034690\nPMID: 25860157","page":"267-269","source":"Taylor and Francis+NEJM","title":"What lessons can be learned from failed Alzheimer’s disease trials?","volume":"8","author":[{"family":"Toyn","given":"Jeremy"}],"issued":{"date-parts":[["2015",5,4]]}}},{"id":3478,"uris":["http://zotero.org/users/5374610/items/58GYCUB7"],"itemData":{"id":3478,"type":"article-journal","container-title":"The New England Journal of Medicine","DOI":"10.1056/NEJMe1903193","ISSN":"1533-4406","issue":"15","journalAbbreviation":"N Engl J Med","language":"eng","note":"PMID: 30970194","page":"1476-1478","source":"PubMed","title":"Lowering of Amyloid-Beta by β-Secretase Inhibitors - Some Informative Failures","volume":"380","author":[{"family":"Knopman","given":"David S."}],"issued":{"date-parts":[["2019",4,11]]}}}],"schema":"https://github.com/citation-style-language/schema/raw/master/csl-citation.json"} </w:instrText>
      </w:r>
      <w:r w:rsidR="00A906A5">
        <w:fldChar w:fldCharType="separate"/>
      </w:r>
      <w:r w:rsidR="00B55701" w:rsidRPr="00B55701">
        <w:rPr>
          <w:vertAlign w:val="superscript"/>
        </w:rPr>
        <w:t>44,55,56</w:t>
      </w:r>
      <w:r w:rsidR="00A906A5">
        <w:fldChar w:fldCharType="end"/>
      </w:r>
      <w:r w:rsidR="00A906A5">
        <w:t xml:space="preserve"> However</w:t>
      </w:r>
      <w:r>
        <w:t>,</w:t>
      </w:r>
      <w:r w:rsidR="00A906A5" w:rsidRPr="002E789B">
        <w:t xml:space="preserve"> </w:t>
      </w:r>
      <w:r>
        <w:t xml:space="preserve">the stage of the development process </w:t>
      </w:r>
      <w:r w:rsidR="00066529">
        <w:t>in which a</w:t>
      </w:r>
      <w:r w:rsidR="00283DEF">
        <w:t xml:space="preserve"> treatment is abandoned</w:t>
      </w:r>
      <w:r>
        <w:t xml:space="preserve"> can </w:t>
      </w:r>
      <w:r w:rsidR="00283DEF">
        <w:t xml:space="preserve">profoundly </w:t>
      </w:r>
      <w:r>
        <w:t xml:space="preserve">impact </w:t>
      </w:r>
      <w:r w:rsidR="00A906A5" w:rsidRPr="002E789B">
        <w:t>the</w:t>
      </w:r>
      <w:r w:rsidR="00EB1B19">
        <w:t xml:space="preserve"> </w:t>
      </w:r>
      <w:r w:rsidR="00A906A5">
        <w:t>cost, time and number of patients</w:t>
      </w:r>
      <w:r>
        <w:t xml:space="preserve"> involved</w:t>
      </w:r>
      <w:r w:rsidR="00EB1B19">
        <w:t xml:space="preserve"> in the endeavor</w:t>
      </w:r>
      <w:r w:rsidR="00A906A5">
        <w:t xml:space="preserve">. </w:t>
      </w:r>
      <w:r>
        <w:t xml:space="preserve">For example, </w:t>
      </w:r>
      <w:r w:rsidR="00283DEF">
        <w:t>in the case where</w:t>
      </w:r>
      <w:r w:rsidR="008C72D1">
        <w:t xml:space="preserve"> a</w:t>
      </w:r>
      <w:r w:rsidR="00283DEF">
        <w:t xml:space="preserve"> P3 trial </w:t>
      </w:r>
      <w:r w:rsidR="008C72D1">
        <w:t>is</w:t>
      </w:r>
      <w:r w:rsidR="00283DEF">
        <w:t xml:space="preserve"> nonpositive and bypassed</w:t>
      </w:r>
      <w:r w:rsidRPr="00FA4E9C">
        <w:t xml:space="preserve"> </w:t>
      </w:r>
      <w:r>
        <w:t>P2,</w:t>
      </w:r>
      <w:r w:rsidR="00283DEF">
        <w:t xml:space="preserve"> </w:t>
      </w:r>
      <w:r w:rsidR="008C72D1">
        <w:t xml:space="preserve">resources </w:t>
      </w:r>
      <w:r w:rsidR="00283DEF">
        <w:t>may have been a waste</w:t>
      </w:r>
      <w:r w:rsidR="008C72D1">
        <w:t xml:space="preserve">d </w:t>
      </w:r>
      <w:r w:rsidR="00283DEF">
        <w:t>by</w:t>
      </w:r>
      <w:r w:rsidR="008C72D1">
        <w:t xml:space="preserve"> the sponsor’s</w:t>
      </w:r>
      <w:r w:rsidR="00283DEF">
        <w:t xml:space="preserve"> fail</w:t>
      </w:r>
      <w:r w:rsidR="008C72D1">
        <w:t>ure</w:t>
      </w:r>
      <w:r w:rsidR="00283DEF">
        <w:t xml:space="preserve"> to first perform a P2 trial. </w:t>
      </w:r>
      <w:r w:rsidR="00283DEF">
        <w:rPr>
          <w:color w:val="000000" w:themeColor="text1"/>
        </w:rPr>
        <w:t>Researchers</w:t>
      </w:r>
      <w:r w:rsidR="0000324F" w:rsidRPr="002E789B">
        <w:rPr>
          <w:color w:val="000000" w:themeColor="text1"/>
        </w:rPr>
        <w:t xml:space="preserve"> </w:t>
      </w:r>
      <w:r w:rsidR="007F327C">
        <w:rPr>
          <w:color w:val="000000" w:themeColor="text1"/>
        </w:rPr>
        <w:t>have</w:t>
      </w:r>
      <w:r w:rsidR="0000324F" w:rsidRPr="002E789B">
        <w:rPr>
          <w:color w:val="000000" w:themeColor="text1"/>
        </w:rPr>
        <w:t xml:space="preserve"> proposed that </w:t>
      </w:r>
      <w:r w:rsidR="0000324F">
        <w:rPr>
          <w:color w:val="000000" w:themeColor="text1"/>
        </w:rPr>
        <w:t>bypassing</w:t>
      </w:r>
      <w:r w:rsidR="0000324F" w:rsidRPr="002E789B">
        <w:rPr>
          <w:color w:val="000000" w:themeColor="text1"/>
        </w:rPr>
        <w:t xml:space="preserve"> </w:t>
      </w:r>
      <w:r w:rsidR="00873C8C">
        <w:rPr>
          <w:color w:val="000000" w:themeColor="text1"/>
        </w:rPr>
        <w:t>P</w:t>
      </w:r>
      <w:r w:rsidR="0000324F" w:rsidRPr="002E789B">
        <w:rPr>
          <w:color w:val="000000" w:themeColor="text1"/>
        </w:rPr>
        <w:t xml:space="preserve">2 trials would only be reasonable if the number of drugs starting </w:t>
      </w:r>
      <w:r w:rsidR="00283DEF">
        <w:rPr>
          <w:color w:val="000000" w:themeColor="text1"/>
        </w:rPr>
        <w:t xml:space="preserve">in </w:t>
      </w:r>
      <w:r w:rsidR="0000324F" w:rsidRPr="002E789B">
        <w:rPr>
          <w:color w:val="000000" w:themeColor="text1"/>
        </w:rPr>
        <w:t xml:space="preserve">the pipeline </w:t>
      </w:r>
      <w:r w:rsidR="007F327C">
        <w:rPr>
          <w:color w:val="000000" w:themeColor="text1"/>
        </w:rPr>
        <w:t>was</w:t>
      </w:r>
      <w:r w:rsidR="0000324F" w:rsidRPr="002E789B">
        <w:rPr>
          <w:color w:val="000000" w:themeColor="text1"/>
        </w:rPr>
        <w:t xml:space="preserve"> limited and there were unlimited resources for researchers to use in clinical trials. This way, screening out ineffective drugs would be unnecessary</w:t>
      </w:r>
      <w:r w:rsidR="007F327C">
        <w:rPr>
          <w:color w:val="000000" w:themeColor="text1"/>
        </w:rPr>
        <w:t>,</w:t>
      </w:r>
      <w:r w:rsidR="0000324F" w:rsidRPr="002E789B">
        <w:rPr>
          <w:color w:val="000000" w:themeColor="text1"/>
        </w:rPr>
        <w:t xml:space="preserve"> and there was no cost to researching ineffective therapies.</w:t>
      </w:r>
      <w:r w:rsidR="0000324F" w:rsidRPr="002E789B">
        <w:rPr>
          <w:color w:val="000000" w:themeColor="text1"/>
        </w:rPr>
        <w:fldChar w:fldCharType="begin"/>
      </w:r>
      <w:r w:rsidR="00B55701">
        <w:rPr>
          <w:color w:val="000000" w:themeColor="text1"/>
        </w:rPr>
        <w:instrText xml:space="preserve"> ADDIN ZOTERO_ITEM CSL_CITATION {"citationID":"1OJiB3EJ","properties":{"formattedCitation":"\\super 57\\nosupersub{}","plainCitation":"57","noteIndex":0},"citationItems":[{"id":2154,"uris":["http://zotero.org/users/5374610/items/8CJQCUB4",["http://zotero.org/users/5374610/items/8CJQCUB4"]],"itemData":{"id":2154,"type":"article-journal","abstract":"Future progress in improving cancer therapy can be expedited by better prioritization of new treatments for phase III evaluation. Historically, phase II trials have been key components in the prioritization process. There has been a long-standing interest in using phase II trials with randomization against a standard-treatment control arm or an additional experimental arm to provide greater assurance than afforded by comparison to historic controls that the new agent or regimen is promising and warrants further evaluation. Relevant trial designs that have been developed and utilized include phase II selection designs, randomized phase II designs that include a reference standard-treatment control arm, and phase II/III designs. We present our own explorations into the possibilities of developing \"phase II screening trials,\" in which preliminary and nondefinitive randomized comparisons of experimental regimens to standard treatments are made (preferably using an intermediate end point) by carefully adjusting the false-positive error rates (alpha or type I error) and false-negative error rates (beta or type II error), so that the targeted treatment benefit may be appropriate while the sample size remains restricted. If the ability to conduct a definitive phase III trial can be protected, and if investigators feel that by judicious choice of false-positive probability and false-negative probability and magnitude of targeted treatment effect they can appropriately balance the conflicting demands of screening out useless regimens versus reliably detecting useful ones, the phase II screening trial design may be appropriate to apply.","container-title":"Journal of Clinical Oncology: Official Journal of the American Society of Clinical Oncology","DOI":"10.1200/JCO.2005.01.149","ISSN":"0732-183X","issue":"28","journalAbbreviation":"J Clin Oncol","language":"eng","note":"PMID: 16192604","page":"7199-7206","source":"PubMed","title":"Design issues of randomized phase II trials and a proposal for phase II screening trials","volume":"23","author":[{"family":"Rubinstein","given":"Lawrence V."},{"family":"Korn","given":"Edward L."},{"family":"Freidlin","given":"Boris"},{"family":"Hunsberger","given":"Sally"},{"family":"Ivy","given":"S. Percy"},{"family":"Smith","given":"Malcolm A."}],"issued":{"date-parts":[["2005",10,1]]}}}],"schema":"https://github.com/citation-style-language/schema/raw/master/csl-citation.json"} </w:instrText>
      </w:r>
      <w:r w:rsidR="0000324F" w:rsidRPr="002E789B">
        <w:rPr>
          <w:color w:val="000000" w:themeColor="text1"/>
        </w:rPr>
        <w:fldChar w:fldCharType="separate"/>
      </w:r>
      <w:r w:rsidR="00B55701" w:rsidRPr="00B55701">
        <w:rPr>
          <w:color w:val="000000"/>
          <w:vertAlign w:val="superscript"/>
        </w:rPr>
        <w:t>57</w:t>
      </w:r>
      <w:r w:rsidR="0000324F" w:rsidRPr="002E789B">
        <w:rPr>
          <w:color w:val="000000" w:themeColor="text1"/>
        </w:rPr>
        <w:fldChar w:fldCharType="end"/>
      </w:r>
      <w:r w:rsidR="0000324F" w:rsidRPr="002E789B">
        <w:rPr>
          <w:color w:val="000000" w:themeColor="text1"/>
        </w:rPr>
        <w:t xml:space="preserve"> </w:t>
      </w:r>
      <w:r w:rsidR="00283DEF">
        <w:rPr>
          <w:color w:val="000000" w:themeColor="text1"/>
        </w:rPr>
        <w:t>The reality of drug development is far from this ideal.</w:t>
      </w:r>
    </w:p>
    <w:p w14:paraId="32BA0712" w14:textId="67396BD7" w:rsidR="0000324F" w:rsidRPr="0000324F" w:rsidRDefault="00283DEF" w:rsidP="00ED58D4">
      <w:pPr>
        <w:ind w:firstLine="360"/>
        <w:rPr>
          <w:u w:val="single"/>
        </w:rPr>
      </w:pPr>
      <w:r>
        <w:t xml:space="preserve">The </w:t>
      </w:r>
      <w:r w:rsidR="00A82659" w:rsidRPr="002E789B">
        <w:t xml:space="preserve">cost of running a </w:t>
      </w:r>
      <w:r w:rsidR="00EB1B19">
        <w:t>P</w:t>
      </w:r>
      <w:r w:rsidR="00A82659" w:rsidRPr="002E789B">
        <w:t xml:space="preserve">2 </w:t>
      </w:r>
      <w:r w:rsidR="00CF0805">
        <w:t>or</w:t>
      </w:r>
      <w:r w:rsidR="00EB1B19">
        <w:t xml:space="preserve"> P</w:t>
      </w:r>
      <w:r w:rsidR="00A82659" w:rsidRPr="002E789B">
        <w:t xml:space="preserve">3 </w:t>
      </w:r>
      <w:r w:rsidR="00CF0805">
        <w:t xml:space="preserve">trial </w:t>
      </w:r>
      <w:r w:rsidR="00A82659" w:rsidRPr="002E789B">
        <w:t>differ</w:t>
      </w:r>
      <w:r w:rsidR="00CF0805">
        <w:t>s</w:t>
      </w:r>
      <w:r w:rsidR="00A82659" w:rsidRPr="002E789B">
        <w:t xml:space="preserve"> significantly</w:t>
      </w:r>
      <w:r w:rsidR="00FC743E">
        <w:t>. A</w:t>
      </w:r>
      <w:r w:rsidR="00A82659" w:rsidRPr="002E789B">
        <w:t xml:space="preserve">lthough it is hard to estimate </w:t>
      </w:r>
      <w:r w:rsidR="007F327C">
        <w:t xml:space="preserve">the </w:t>
      </w:r>
      <w:r w:rsidR="00A82659" w:rsidRPr="002E789B">
        <w:t>average costs of different phase trials because reporting of such is weak</w:t>
      </w:r>
      <w:r w:rsidR="00FC743E">
        <w:t>,</w:t>
      </w:r>
      <w:r w:rsidR="00A82659" w:rsidRPr="002E789B">
        <w:fldChar w:fldCharType="begin"/>
      </w:r>
      <w:r w:rsidR="00B55701">
        <w:instrText xml:space="preserve"> ADDIN ZOTERO_ITEM CSL_CITATION {"citationID":"a1mer7m7okb","properties":{"formattedCitation":"\\super 58\\nosupersub{}","plainCitation":"58","noteIndex":0},"citationItems":[{"id":2188,"uris":["http://zotero.org/users/5374610/items/QGR4YX5M",["http://zotero.org/users/5374610/items/QGR4YX5M"]],"itemData":{"id":2188,"type":"article-journal","abstract":"OBJECTIVES: Randomized clinical trials (RCTs) are costly. We aimed to provide a systematic overview of the available evidence on resource use and costs for RCTs to support budget planning.\nSTUDY DESIGN AND SETTING: We systematically searched MEDLINE, EMBASE, and HealthSTAR from inception until November 30, 2016 without language restrictions. We included any publication reporting empirical data on resource use and costs of RCTs and categorized them depending on whether they reported (i) resource and costs of all aspects at all study stages of an RCT (including conception, planning, preparation, conduct, and all tasks after the last patient has completed the RCT); (ii) on several aspects, (iii) on a single aspect (e.g., recruitment); or (iv) on overall costs for RCTs. Median costs of different recruitment strategies were calculated. Other results (e.g., overall costs) were listed descriptively. All cost data were converted into USD 2017.\nRESULTS: A total of 56 articles that reported on cost or resource use of RCTs were included. None of the articles provided empirical resource use and cost data for all aspects of an entire RCT. Eight articles presented resource use and cost data on several aspects (e.g., aggregated cost data of different drug development phases, site-specific costs, selected cost components). Thirty-five articles assessed costs of one specific aspect of an RCT (i.e., 30 on recruitment; five others). The median costs per recruited patient were USD 409 (range: USD 41-6,990). Overall costs of an RCT, as provided in 16 articles, ranged from USD 43-103,254 per patient, and USD 0.2-611.5 Mio per RCT but the methodology of gathering these overall estimates remained unclear in 12 out of 16 articles (75%).\nCONCLUSION: The usefulness of the available empirical evidence on resource use and costs of RCTs is limited. Transparent and comprehensive resource use and cost data are urgently needed to support budget planning for RCTs and help improve sustainability.","container-title":"Journal of Clinical Epidemiology","DOI":"10.1016/j.jclinepi.2017.12.018","ISSN":"1878-5921","journalAbbreviation":"J Clin Epidemiol","language":"eng","note":"PMID: 29288136","page":"1-11","source":"PubMed","title":"Systematic review on costs and resource use of randomized clinical trials shows a lack of transparent and comprehensive data","volume":"96","author":[{"family":"Speich","given":"Benjamin"},{"family":"Niederhäusern","given":"Belinda","non-dropping-particle":"von"},{"family":"Schur","given":"Nadine"},{"family":"Hemkens","given":"Lars G."},{"family":"Fürst","given":"Thomas"},{"family":"Bhatnagar","given":"Neera"},{"family":"Alturki","given":"Reem"},{"family":"Agarwal","given":"Arnav"},{"family":"Kasenda","given":"Benjamin"},{"family":"Pauli-Magnus","given":"Christiane"},{"family":"Schwenkglenks","given":"Matthias"},{"family":"Briel","given":"Matthias"},{"literal":"MAking Randomized Trials Affordable (MARTA) Group"}],"issued":{"date-parts":[["2018",4]]}}}],"schema":"https://github.com/citation-style-language/schema/raw/master/csl-citation.json"} </w:instrText>
      </w:r>
      <w:r w:rsidR="00A82659" w:rsidRPr="002E789B">
        <w:fldChar w:fldCharType="separate"/>
      </w:r>
      <w:r w:rsidR="00B55701" w:rsidRPr="00B55701">
        <w:rPr>
          <w:vertAlign w:val="superscript"/>
        </w:rPr>
        <w:t>58</w:t>
      </w:r>
      <w:r w:rsidR="00A82659" w:rsidRPr="002E789B">
        <w:fldChar w:fldCharType="end"/>
      </w:r>
      <w:r w:rsidR="00A82659" w:rsidRPr="002E789B">
        <w:t xml:space="preserve"> one paper estimated that </w:t>
      </w:r>
      <w:r w:rsidR="007F327C">
        <w:t xml:space="preserve">the </w:t>
      </w:r>
      <w:r w:rsidR="00A82659" w:rsidRPr="002E789B">
        <w:t xml:space="preserve">median cost </w:t>
      </w:r>
      <w:r w:rsidR="00873C8C">
        <w:t xml:space="preserve">of a P2 trial </w:t>
      </w:r>
      <w:r w:rsidR="00A82659" w:rsidRPr="002E789B">
        <w:t>was $8.6 million</w:t>
      </w:r>
      <w:r w:rsidR="00873C8C">
        <w:t xml:space="preserve"> </w:t>
      </w:r>
      <w:r w:rsidR="00DA7AA3">
        <w:t>and that</w:t>
      </w:r>
      <w:r w:rsidR="00873C8C">
        <w:t xml:space="preserve"> P3 trials cost </w:t>
      </w:r>
      <w:r w:rsidR="00A82659" w:rsidRPr="002E789B">
        <w:t>$21.4 million.</w:t>
      </w:r>
      <w:r w:rsidR="00A82659" w:rsidRPr="002E789B">
        <w:fldChar w:fldCharType="begin"/>
      </w:r>
      <w:r w:rsidR="00B55701">
        <w:instrText xml:space="preserve"> ADDIN ZOTERO_ITEM CSL_CITATION {"citationID":"a29uh1hnjoc","properties":{"formattedCitation":"\\super 59\\nosupersub{}","plainCitation":"59","noteIndex":0},"citationItems":[{"id":2390,"uris":["http://zotero.org/users/5374610/items/7RIT7Z6W",["http://zotero.org/users/5374610/items/7RIT7Z6W"]],"itemData":{"id":2390,"type":"article-journal","container-title":"Nature Reviews Drug Discovery","DOI":"10.1038/nrd.2017.70","ISSN":"1474-1776, 1474-1784","issue":"6","journalAbbreviation":"Nat Rev Drug Discov","language":"en","page":"381-382","source":"DOI.org (Crossref)","title":"How much do clinical trials cost?","volume":"16","author":[{"family":"Martin","given":"Linda"},{"family":"Hutchens","given":"Melissa"},{"family":"Hawkins","given":"Conrad"},{"family":"Radnov","given":"Alaina"}],"issued":{"date-parts":[["2017",6]]}},"label":"page"}],"schema":"https://github.com/citation-style-language/schema/raw/master/csl-citation.json"} </w:instrText>
      </w:r>
      <w:r w:rsidR="00A82659" w:rsidRPr="002E789B">
        <w:fldChar w:fldCharType="separate"/>
      </w:r>
      <w:r w:rsidR="00B55701" w:rsidRPr="00B55701">
        <w:rPr>
          <w:vertAlign w:val="superscript"/>
        </w:rPr>
        <w:t>59</w:t>
      </w:r>
      <w:r w:rsidR="00A82659" w:rsidRPr="002E789B">
        <w:fldChar w:fldCharType="end"/>
      </w:r>
      <w:r w:rsidR="007875E1">
        <w:t xml:space="preserve"> Using a</w:t>
      </w:r>
      <w:r w:rsidR="00DA7AA3">
        <w:t xml:space="preserve"> similar </w:t>
      </w:r>
      <w:r w:rsidR="007875E1">
        <w:t>estimate for AD development</w:t>
      </w:r>
      <w:r w:rsidR="00A82659" w:rsidRPr="002E789B">
        <w:t xml:space="preserve">, </w:t>
      </w:r>
      <w:r w:rsidR="00A82659">
        <w:t xml:space="preserve">finding an ineffective drug in a P3 trial that </w:t>
      </w:r>
      <w:r w:rsidR="00F556C3">
        <w:t>rather than in</w:t>
      </w:r>
      <w:r w:rsidR="00A82659">
        <w:t xml:space="preserve"> a P2 trial could </w:t>
      </w:r>
      <w:r w:rsidR="007875E1">
        <w:t xml:space="preserve">double </w:t>
      </w:r>
      <w:r w:rsidR="00A82659">
        <w:t>the cost of development</w:t>
      </w:r>
      <w:r w:rsidR="007875E1">
        <w:t xml:space="preserve"> and the time it takes to find this result</w:t>
      </w:r>
      <w:r w:rsidR="00A82659">
        <w:t>.</w:t>
      </w:r>
      <w:r w:rsidR="007875E1">
        <w:fldChar w:fldCharType="begin"/>
      </w:r>
      <w:r w:rsidR="00992C02">
        <w:instrText xml:space="preserve"> ADDIN ZOTERO_ITEM CSL_CITATION {"citationID":"5E5VM0hj","properties":{"formattedCitation":"\\super 14\\nosupersub{}","plainCitation":"14","dontUpdate":true,"noteIndex":0},"citationItems":[{"id":2540,"uris":["http://zotero.org/users/5374610/items/3FVZTAAI"],"itemData":{"id":2540,"type":"article-journal","abstract":"The development of disease-modifying treatments for Alzheimer's disease (AD) faces a number of barriers. Among these are the lack of surrogate biomarkers, the exceptional size and duration of clinical trials, difficulties in identifying appropriate populations for clinical trials, and the limitations of monotherapies in addressing such a complex multifactorial disease. This study sets out to first estimate the consequent impact on the expected cost of developing disease-modifying treatments for AD and then to estimate the potential benefits of bringing together industry, academic, and government stakeholders to co-invest in, for example, developing better biomarkers and cognitive assessment tools, building out advanced registries and clinical trial-readiness cohorts, and establishing clinical trial platforms to investigate combinations of candidate drugs and biomarkers from the portfolios of multiple companies. Estimates based on interviews with experts on AD research and development suggest that the cost of one new drug is now $5.7 billion (95% confidence interval (CI) $3.7-9.5 billion) and could be reduced to $2.0 billion (95% CI $1.5-2.9 billion). The associated acceleration in the arrival of disease-modifying treatments could reduce the number of case years of dementia by 7.0 million (95% CI 4.4-9.4 million) in the United States from 2025 through 2040.","container-title":"Annals of the New York Academy of Sciences","DOI":"10.1111/nyas.12417","ISSN":"1749-6632","journalAbbreviation":"Ann N Y Acad Sci","language":"eng","note":"PMID: 24673372\nPMCID: PMC4285871","page":"17-34","source":"PubMed","title":"Economic analysis of opportunities to accelerate Alzheimer's disease research and development","volume":"1313","author":[{"family":"Scott","given":"Troy J."},{"family":"O'Connor","given":"Alan C."},{"family":"Link","given":"Albert N."},{"family":"Beaulieu","given":"Travis J."}],"issued":{"date-parts":[["2014",4]]}}}],"schema":"https://github.com/citation-style-language/schema/raw/master/csl-citation.json"} </w:instrText>
      </w:r>
      <w:r w:rsidR="007875E1">
        <w:fldChar w:fldCharType="separate"/>
      </w:r>
      <w:r w:rsidR="00DA7AA3" w:rsidRPr="00DA7AA3">
        <w:rPr>
          <w:u w:val="dash"/>
          <w:vertAlign w:val="superscript"/>
        </w:rPr>
        <w:t>1</w:t>
      </w:r>
      <w:r w:rsidR="007875E1">
        <w:fldChar w:fldCharType="end"/>
      </w:r>
      <w:r w:rsidR="00CF0805">
        <w:t xml:space="preserve"> </w:t>
      </w:r>
      <w:r w:rsidR="007F327C">
        <w:t>Suppose there is a nonpositive result in P3 after bypassing. In that case,</w:t>
      </w:r>
      <w:r w:rsidR="00CF0805">
        <w:t xml:space="preserve"> </w:t>
      </w:r>
      <w:r w:rsidR="00DD436E">
        <w:t>investigator</w:t>
      </w:r>
      <w:r w:rsidR="00EB1B19">
        <w:t>s</w:t>
      </w:r>
      <w:r w:rsidR="00DD436E">
        <w:t xml:space="preserve"> may not know if this result was</w:t>
      </w:r>
      <w:r w:rsidR="00CF0805">
        <w:t xml:space="preserve"> due to</w:t>
      </w:r>
      <w:r w:rsidR="00DD436E">
        <w:t xml:space="preserve"> truly</w:t>
      </w:r>
      <w:r w:rsidR="00CF0805">
        <w:t xml:space="preserve"> ineffective drugs or the lack of evidence </w:t>
      </w:r>
      <w:r w:rsidR="00DD436E">
        <w:t>on the intervention ensemble. The later would</w:t>
      </w:r>
      <w:r w:rsidR="00CF0805">
        <w:t xml:space="preserve"> requir</w:t>
      </w:r>
      <w:r w:rsidR="00DD436E">
        <w:t>e</w:t>
      </w:r>
      <w:r w:rsidR="00CF0805">
        <w:t xml:space="preserve"> more testing and add to the cost and time to </w:t>
      </w:r>
      <w:r w:rsidR="00DD436E">
        <w:t>bring that treatment to approval</w:t>
      </w:r>
      <w:r w:rsidR="00CF0805">
        <w:t xml:space="preserve">. However, this practice would save money and time </w:t>
      </w:r>
      <w:r w:rsidR="007F327C">
        <w:t>if</w:t>
      </w:r>
      <w:r w:rsidR="00CF0805">
        <w:t xml:space="preserve"> the P3 trial is positive after bypassing a P2 trial compared to the case where a P2 is run and </w:t>
      </w:r>
      <w:r w:rsidR="00CF0805" w:rsidRPr="002E789B">
        <w:t>followed by a P3 trial</w:t>
      </w:r>
      <w:r w:rsidR="00CF0805">
        <w:t>.</w:t>
      </w:r>
    </w:p>
    <w:p w14:paraId="7DEE7766" w14:textId="6F001778" w:rsidR="00C63FEF" w:rsidRPr="0000324F" w:rsidRDefault="0000324F" w:rsidP="0000324F">
      <w:pPr>
        <w:ind w:firstLine="360"/>
        <w:rPr>
          <w:color w:val="000000" w:themeColor="text1"/>
          <w:u w:val="single"/>
        </w:rPr>
      </w:pPr>
      <w:r>
        <w:t xml:space="preserve">In addition to research </w:t>
      </w:r>
      <w:r w:rsidR="007F327C">
        <w:t>costs</w:t>
      </w:r>
      <w:r>
        <w:t xml:space="preserve"> and time to development, patients are an </w:t>
      </w:r>
      <w:r w:rsidR="007F327C">
        <w:t>essential</w:t>
      </w:r>
      <w:r>
        <w:t xml:space="preserve"> resource to consider</w:t>
      </w:r>
      <w:r w:rsidR="00300327">
        <w:t>.</w:t>
      </w:r>
      <w:r w:rsidR="00B07780">
        <w:t xml:space="preserve"> </w:t>
      </w:r>
      <w:r w:rsidR="00A841BF" w:rsidRPr="002E789B">
        <w:t xml:space="preserve">There is no evidence to the best of our knowledge describing the average number of patients in </w:t>
      </w:r>
      <w:r w:rsidR="00DA7AA3">
        <w:t>P2 or</w:t>
      </w:r>
      <w:r w:rsidR="00A841BF" w:rsidRPr="002E789B">
        <w:t xml:space="preserve"> </w:t>
      </w:r>
      <w:r w:rsidR="00DA7AA3">
        <w:t>P</w:t>
      </w:r>
      <w:r w:rsidR="00A841BF" w:rsidRPr="002E789B">
        <w:t>3 trials</w:t>
      </w:r>
      <w:r w:rsidR="00DA7AA3">
        <w:t xml:space="preserve"> in neurology</w:t>
      </w:r>
      <w:r w:rsidR="00A841BF" w:rsidRPr="002E789B">
        <w:t xml:space="preserve"> </w:t>
      </w:r>
      <w:r w:rsidR="00DA7AA3">
        <w:t>n</w:t>
      </w:r>
      <w:r w:rsidR="00A841BF" w:rsidRPr="002E789B">
        <w:t xml:space="preserve">or the number of hours </w:t>
      </w:r>
      <w:r w:rsidR="00F556C3">
        <w:t>that these participants</w:t>
      </w:r>
      <w:r w:rsidR="00F556C3" w:rsidRPr="002E789B">
        <w:t xml:space="preserve"> </w:t>
      </w:r>
      <w:r w:rsidR="00A841BF" w:rsidRPr="002E789B">
        <w:t>contribute of their time</w:t>
      </w:r>
      <w:r w:rsidR="007F327C">
        <w:t xml:space="preserve">. Still, </w:t>
      </w:r>
      <w:r w:rsidR="00DA7AA3">
        <w:t>a P</w:t>
      </w:r>
      <w:r w:rsidR="00A841BF" w:rsidRPr="002E789B">
        <w:t xml:space="preserve">3 trial will likely </w:t>
      </w:r>
      <w:r>
        <w:t>use greater amounts of both resources</w:t>
      </w:r>
      <w:r w:rsidR="00A841BF" w:rsidRPr="002E789B">
        <w:t xml:space="preserve">. </w:t>
      </w:r>
      <w:r w:rsidR="00300327">
        <w:t>P</w:t>
      </w:r>
      <w:r w:rsidR="00300327" w:rsidRPr="002E789B">
        <w:t>articipating in clinical trials is not without its costs</w:t>
      </w:r>
      <w:r w:rsidR="00300327">
        <w:t xml:space="preserve"> and burdens</w:t>
      </w:r>
      <w:r w:rsidR="00300327" w:rsidRPr="002E789B">
        <w:t xml:space="preserve"> for patients.</w:t>
      </w:r>
      <w:r w:rsidR="00300327" w:rsidRPr="002E789B">
        <w:fldChar w:fldCharType="begin"/>
      </w:r>
      <w:r w:rsidR="00B55701">
        <w:instrText xml:space="preserve"> ADDIN ZOTERO_ITEM CSL_CITATION {"citationID":"akrfrpfl20","properties":{"formattedCitation":"\\super 60\\nosupersub{}","plainCitation":"60","noteIndex":0},"citationItems":[{"id":2400,"uris":["http://zotero.org/users/5374610/items/MCQWKY4L",["http://zotero.org/users/5374610/items/MCQWKY4L"]],"itemData":{"id":2400,"type":"article-journal","abstract":"Financial barriers may discourage some patients with from participating in cancer clinical trials. This study sought to assess the effect of an equity intervention on the financial burden of clinical trial participants.","container-title":"The Oncologist","DOI":"10.1634/theoncologist.2019-0146","ISSN":"1083-7159","issue":"8","journalAbbreviation":"Oncologist","note":"PMID: 30988039\nPMCID: PMC6693715","page":"1048-1055","source":"PubMed Central","title":"Addressing the Financial Burden of Cancer Clinical Trial Participation: Longitudinal Effects of an Equity Intervention","title-short":"Addressing the Financial Burden of Cancer Clinical Trial Participation","volume":"24","author":[{"family":"Nipp","given":"Ryan D."},{"family":"Lee","given":"Hang"},{"family":"Gorton","given":"Emily"},{"family":"Lichtenstein","given":"Morgan"},{"family":"Kuchukhidze","given":"Salome"},{"family":"Park","given":"Elyse"},{"family":"Chabner","given":"Bruce A."},{"family":"Moy","given":"Beverly"}],"issued":{"date-parts":[["2019",8]]}}}],"schema":"https://github.com/citation-style-language/schema/raw/master/csl-citation.json"} </w:instrText>
      </w:r>
      <w:r w:rsidR="00300327" w:rsidRPr="002E789B">
        <w:fldChar w:fldCharType="separate"/>
      </w:r>
      <w:r w:rsidR="00B55701" w:rsidRPr="00B55701">
        <w:rPr>
          <w:vertAlign w:val="superscript"/>
        </w:rPr>
        <w:t>60</w:t>
      </w:r>
      <w:r w:rsidR="00300327" w:rsidRPr="002E789B">
        <w:fldChar w:fldCharType="end"/>
      </w:r>
      <w:r w:rsidR="00300327">
        <w:t xml:space="preserve"> </w:t>
      </w:r>
      <w:r w:rsidR="00A841BF" w:rsidRPr="002E789B">
        <w:t>A few studies have investigated the amount of time different treatments require of patient</w:t>
      </w:r>
      <w:r w:rsidR="007F327C">
        <w:t>s</w:t>
      </w:r>
      <w:r w:rsidR="00A841BF" w:rsidRPr="002E789B">
        <w:t xml:space="preserve"> in clinical care</w:t>
      </w:r>
      <w:r w:rsidR="007F327C">
        <w:t>.</w:t>
      </w:r>
      <w:r w:rsidR="00A841BF" w:rsidRPr="002E789B">
        <w:fldChar w:fldCharType="begin"/>
      </w:r>
      <w:r w:rsidR="00B55701">
        <w:instrText xml:space="preserve"> ADDIN ZOTERO_ITEM CSL_CITATION {"citationID":"ahhbpa4e7c","properties":{"formattedCitation":"\\super 61\\uc0\\u8211{}63\\nosupersub{}","plainCitation":"61–63","noteIndex":0},"citationItems":[{"id":2426,"uris":["http://zotero.org/users/5374610/items/EL5DBQ4M",["http://zotero.org/users/5374610/items/EL5DBQ4M"]],"itemData":{"id":2426,"type":"article-journal","container-title":"British Journal of Cancer","ISSN":"0007-0920","issue":"3","journalAbbreviation":"Br J Cancer","note":"PMID: 1558782\nPMCID: PMC1977601","page":"309-310","source":"PubMed Central","title":"Opportunity cost--a neglected aspect of cancer treatment.","volume":"65","author":[{"family":"Munro","given":"A. J."},{"family":"Sebag-Montefiore","given":"D."}],"issued":{"date-parts":[["1992",3]]}}},{"id":2424,"uris":["http://zotero.org/users/5374610/items/YW4L25IV",["http://zotero.org/users/5374610/items/YW4L25IV"]],"itemData":{"id":2424,"type":"article-journal","abstract":"GOALS: To examine the prevalence of chemotherapy-or radiotherapy-associated side effects and related treatment burden, and correlates of fatigue and missed work days among cancer patients.\nMATERIALS AND METHODS: A cross-sectional survey was conducted using a dual sampling frame of 63,949 cancer patients (35,751 from an online panel and 28,198 from telephone listings) &gt; or = 18 years receiving chemotherapy and/or radiotherapy at the time of the survey or during the previous 12 months. Data were collected on cancer type, time since diagnosis, treatment side effects, visits, caregiver burden, missed work days, and sociodemographic characteristics. Data are presented only for patients receiving cancer treatment at the time of the survey.\nMAIN RESULTS: Of the 15,532 patients (24%) who responded to the screening questionnaire, 1,572 met the eligibility criteria and 1,569 completed the survey; 814 received chemotherapy and/or radiotherapy at the time of the survey. The most common side effects were fatigue (80%), pain (48%), and nausea/vomiting (48%). Patients spent 4.5 h, on average, per visit to treat side effects. Approximately 43% of the patients were employed; of these, 78% were actively working. Employed patients missed, on average, 18 work days annually for side effect treatment. Females, younger and unemployed patients, and those with higher levels of anxiety and depression experienced more fatigue; patients with a greater number of side effects endured more missed work days.\nCONCLUSIONS: In addition to the symptomatic experience of side effects, patients reported a considerable time burden for treatment. It is important to consider supportive care strategies that may effectively reduce side effects and their associated treatment burden.","container-title":"Supportive Care in Cancer: Official Journal of the Multinational Association of Supportive Care in Cancer","DOI":"10.1007/s00520-007-0380-2","ISSN":"0941-4355","issue":"7","journalAbbreviation":"Support Care Cancer","language":"eng","note":"PMID: 18204940","page":"791-801","source":"PubMed","title":"Symptoms and treatment burden associated with cancer treatment: results from a cross-sectional national survey in the U.S","title-short":"Symptoms and treatment burden associated with cancer treatment","volume":"16","author":[{"family":"Henry","given":"David H."},{"family":"Viswanathan","given":"Hema N."},{"family":"Elkin","given":"Eric P."},{"family":"Traina","given":"Shana"},{"family":"Wade","given":"Shawn"},{"family":"Cella","given":"David"}],"issued":{"date-parts":[["2008",7]]}}},{"id":2421,"uris":["http://zotero.org/users/5374610/items/X9IW8JL2",["http://zotero.org/users/5374610/items/X9IW8JL2"]],"itemData":{"id":2421,"type":"article-journal","abstract":"PURPOSE: The median overall survival (OS) for metastatic pancreatic ductal adenocarcinoma (mPDAC) is &lt; 1 year. Factors that contribute to quality of life during treatment are critical to quantify. One factor—time spent obtaining clinical services—is understudied. We quantified total outpatient time among patients with mPDAC receiving palliative systemic chemotherapy. METHODS: We conducted a retrospective analysis using four patient-level time measures calculated from the medical record of patients with mPDAC receiving 5-fluorouracil infusion, leucovorin, oxaliplatin, and irinotecan; gemcitabine/nab-paclitaxel; or gemcitabine within the University of Pennsylvania Health System between January 1, 2011 and January 15, 2019. These included the total number of health care encounter days (any day with at least one visit) and total visit time. Total visit time represented the time spent receiving care (care time) plus time spent commuting and waiting for care (noncare time). We performed descriptive statistics on these outpatient time metrics and compared the number of encounter days to OS. RESULTS: A total of 362 patients were identified (median age, 65 years; 52% male; 78% white; 62% received gemcitabine plus nab-paclitaxel). Median OS was 230.5 days (7.6 months), with 79% of patients deceased at the end of follow-up. On average, patients had 22 health care encounter days, accounting for 10% of their total days survived. Median visit time was 4.6 hours, of which 2.5 hours was spent commuting or waiting for care. CONCLUSION: On average, patients receiving palliative chemotherapy for mPDAC spend 10% of survival time on outpatient health care. More than half of this time is spent commuting and waiting for care. These findings provide an important snapshot of the patient experience during ambulatory care, and efforts to enhance efficiency of care delivery may be warranted.","archive_location":"world","container-title":"JCO Oncology Practice","DOI":"10.1200/JOP.19.00328","language":"EN","license":"© 2020 by American Society of Clinical Oncology","note":"publisher: American Society of Clinical Oncology","source":"ascopubs.org","title":"Opportunity Costs of Receiving Palliative Chemotherapy for Metastatic Pancreatic Ductal Adenocarcinoma","URL":"https://ascopubs.org/doi/pdf/10.1200/JOP.19.00328","author":[{"family":"Bange","given":"Erin M."},{"family":"Doucette","given":"Abigail"},{"family":"Gabriel","given":"Peter E."},{"family":"Porterfield","given":"Florence"},{"family":"Harrigan","given":"James J."},{"family":"Wang","given":"Robin"},{"family":"Wojcieszynski","given":"Andrzej P."},{"family":"Boursi","given":"Ben"},{"family":"Mooney","given":"Bethany I."},{"family":"Reiss","given":"Kim A."},{"family":"Mamtani","given":"Ronac"}],"accessed":{"date-parts":[["2021",11,18]]},"issued":{"date-parts":[["2020",3,4]]}},"label":"page"}],"schema":"https://github.com/citation-style-language/schema/raw/master/csl-citation.json"} </w:instrText>
      </w:r>
      <w:r w:rsidR="00A841BF" w:rsidRPr="002E789B">
        <w:fldChar w:fldCharType="separate"/>
      </w:r>
      <w:r w:rsidR="00B55701" w:rsidRPr="00B55701">
        <w:rPr>
          <w:vertAlign w:val="superscript"/>
        </w:rPr>
        <w:t>61–63</w:t>
      </w:r>
      <w:r w:rsidR="00A841BF" w:rsidRPr="002E789B">
        <w:fldChar w:fldCharType="end"/>
      </w:r>
      <w:r w:rsidR="00A841BF" w:rsidRPr="002E789B">
        <w:t xml:space="preserve"> </w:t>
      </w:r>
      <w:r w:rsidR="007F327C">
        <w:t>O</w:t>
      </w:r>
      <w:r w:rsidR="00A841BF" w:rsidRPr="002E789B">
        <w:t xml:space="preserve">ne </w:t>
      </w:r>
      <w:r w:rsidR="007F327C">
        <w:t>found that 10% of living days involved</w:t>
      </w:r>
      <w:r w:rsidR="00A841BF" w:rsidRPr="002E789B">
        <w:t xml:space="preserve"> seeking care</w:t>
      </w:r>
      <w:r w:rsidR="00DA7AA3">
        <w:t xml:space="preserve"> for cancer patients</w:t>
      </w:r>
      <w:r w:rsidR="00A841BF" w:rsidRPr="002E789B">
        <w:t>.</w:t>
      </w:r>
      <w:r w:rsidR="00DA7AA3">
        <w:fldChar w:fldCharType="begin"/>
      </w:r>
      <w:r w:rsidR="00B55701">
        <w:instrText xml:space="preserve"> ADDIN ZOTERO_ITEM CSL_CITATION {"citationID":"a2gn77juirc","properties":{"formattedCitation":"\\super 63\\nosupersub{}","plainCitation":"63","noteIndex":0},"citationItems":[{"id":2421,"uris":["http://zotero.org/users/5374610/items/X9IW8JL2",["http://zotero.org/users/5374610/items/X9IW8JL2"]],"itemData":{"id":2421,"type":"article-journal","abstract":"PURPOSE: The median overall survival (OS) for metastatic pancreatic ductal adenocarcinoma (mPDAC) is &lt; 1 year. Factors that contribute to quality of life during treatment are critical to quantify. One factor—time spent obtaining clinical services—is understudied. We quantified total outpatient time among patients with mPDAC receiving palliative systemic chemotherapy. METHODS: We conducted a retrospective analysis using four patient-level time measures calculated from the medical record of patients with mPDAC receiving 5-fluorouracil infusion, leucovorin, oxaliplatin, and irinotecan; gemcitabine/nab-paclitaxel; or gemcitabine within the University of Pennsylvania Health System between January 1, 2011 and January 15, 2019. These included the total number of health care encounter days (any day with at least one visit) and total visit time. Total visit time represented the time spent receiving care (care time) plus time spent commuting and waiting for care (noncare time). We performed descriptive statistics on these outpatient time metrics and compared the number of encounter days to OS. RESULTS: A total of 362 patients were identified (median age, 65 years; 52% male; 78% white; 62% received gemcitabine plus nab-paclitaxel). Median OS was 230.5 days (7.6 months), with 79% of patients deceased at the end of follow-up. On average, patients had 22 health care encounter days, accounting for 10% of their total days survived. Median visit time was 4.6 hours, of which 2.5 hours was spent commuting or waiting for care. CONCLUSION: On average, patients receiving palliative chemotherapy for mPDAC spend 10% of survival time on outpatient health care. More than half of this time is spent commuting and waiting for care. These findings provide an important snapshot of the patient experience during ambulatory care, and efforts to enhance efficiency of care delivery may be warranted.","archive_location":"world","container-title":"JCO Oncology Practice","DOI":"10.1200/JOP.19.00328","language":"EN","license":"© 2020 by American Society of Clinical Oncology","note":"publisher: American Society of Clinical Oncology","source":"ascopubs.org","title":"Opportunity Costs of Receiving Palliative Chemotherapy for Metastatic Pancreatic Ductal Adenocarcinoma","URL":"https://ascopubs.org/doi/pdf/10.1200/JOP.19.00328","author":[{"family":"Bange","given":"Erin M."},{"family":"Doucette","given":"Abigail"},{"family":"Gabriel","given":"Peter E."},{"family":"Porterfield","given":"Florence"},{"family":"Harrigan","given":"James J."},{"family":"Wang","given":"Robin"},{"family":"Wojcieszynski","given":"Andrzej P."},{"family":"Boursi","given":"Ben"},{"family":"Mooney","given":"Bethany I."},{"family":"Reiss","given":"Kim A."},{"family":"Mamtani","given":"Ronac"}],"accessed":{"date-parts":[["2021",11,18]]},"issued":{"date-parts":[["2020",3,4]]}}}],"schema":"https://github.com/citation-style-language/schema/raw/master/csl-citation.json"} </w:instrText>
      </w:r>
      <w:r w:rsidR="00DA7AA3">
        <w:fldChar w:fldCharType="separate"/>
      </w:r>
      <w:r w:rsidR="00B55701" w:rsidRPr="00B55701">
        <w:rPr>
          <w:vertAlign w:val="superscript"/>
        </w:rPr>
        <w:t>63</w:t>
      </w:r>
      <w:r w:rsidR="00DA7AA3">
        <w:fldChar w:fldCharType="end"/>
      </w:r>
      <w:r w:rsidR="00A841BF" w:rsidRPr="002E789B">
        <w:t xml:space="preserve"> This amount of time has not been estimated for participation in clinical trials, but it is sure to be higher due to exposure to research methods and assessment.</w:t>
      </w:r>
      <w:r w:rsidR="00DA7AA3">
        <w:t xml:space="preserve"> </w:t>
      </w:r>
      <w:r w:rsidR="002275AE">
        <w:t xml:space="preserve">This donation of patient time, especially </w:t>
      </w:r>
      <w:r w:rsidR="007F327C">
        <w:t xml:space="preserve">for </w:t>
      </w:r>
      <w:r w:rsidR="002275AE">
        <w:t xml:space="preserve">patients who are made vulnerable by their conditions, should be optimized </w:t>
      </w:r>
      <w:r w:rsidR="003D5D7F">
        <w:t>for</w:t>
      </w:r>
      <w:r w:rsidR="002275AE">
        <w:t xml:space="preserve"> the greatest possible return on investment</w:t>
      </w:r>
      <w:r w:rsidR="006F7F01">
        <w:t>.</w:t>
      </w:r>
    </w:p>
    <w:p w14:paraId="266180DF" w14:textId="77777777" w:rsidR="00970B2C" w:rsidRDefault="00970B2C" w:rsidP="00A841BF">
      <w:pPr>
        <w:spacing w:after="30"/>
        <w:rPr>
          <w:color w:val="000000" w:themeColor="text1"/>
          <w:u w:val="single"/>
        </w:rPr>
      </w:pPr>
    </w:p>
    <w:p w14:paraId="28960BBD" w14:textId="5AA5D176" w:rsidR="009B05B8" w:rsidRDefault="00FA79F1" w:rsidP="00A841BF">
      <w:pPr>
        <w:spacing w:after="30"/>
        <w:rPr>
          <w:color w:val="000000" w:themeColor="text1"/>
          <w:u w:val="single"/>
        </w:rPr>
      </w:pPr>
      <w:r>
        <w:rPr>
          <w:color w:val="000000" w:themeColor="text1"/>
          <w:u w:val="single"/>
        </w:rPr>
        <w:t>Risks and benefits to patient participants</w:t>
      </w:r>
    </w:p>
    <w:p w14:paraId="5008045B" w14:textId="557A4669" w:rsidR="006C340D" w:rsidRDefault="00CF0805" w:rsidP="00B07780">
      <w:pPr>
        <w:spacing w:after="30"/>
        <w:ind w:firstLine="720"/>
      </w:pPr>
      <w:r>
        <w:t>In addition</w:t>
      </w:r>
      <w:r w:rsidR="005D53BE">
        <w:t xml:space="preserve"> to designing efficient research trajectories</w:t>
      </w:r>
      <w:r>
        <w:t xml:space="preserve">, </w:t>
      </w:r>
      <w:r w:rsidR="004B226E">
        <w:t>researchers should</w:t>
      </w:r>
      <w:r>
        <w:t xml:space="preserve"> consider </w:t>
      </w:r>
      <w:r w:rsidRPr="002E789B">
        <w:t xml:space="preserve">how bypassing a P2 trial </w:t>
      </w:r>
      <w:r w:rsidR="007F327C">
        <w:t>impacts</w:t>
      </w:r>
      <w:r w:rsidRPr="002E789B">
        <w:t xml:space="preserve"> the risks and benefits afforded to patients who participate in </w:t>
      </w:r>
      <w:r w:rsidR="004B226E">
        <w:t xml:space="preserve">the following </w:t>
      </w:r>
      <w:r w:rsidRPr="002E789B">
        <w:t>P3 trial compared to patients participating in P3 trials</w:t>
      </w:r>
      <w:r w:rsidR="00DA7AA3">
        <w:t xml:space="preserve"> based on</w:t>
      </w:r>
      <w:r w:rsidRPr="002E789B">
        <w:t xml:space="preserve"> P2 trials</w:t>
      </w:r>
      <w:r>
        <w:t>.</w:t>
      </w:r>
      <w:r w:rsidRPr="002E789B">
        <w:rPr>
          <w:color w:val="538135" w:themeColor="accent6" w:themeShade="BF"/>
        </w:rPr>
        <w:t xml:space="preserve"> </w:t>
      </w:r>
      <w:r w:rsidRPr="002E789B">
        <w:t xml:space="preserve">The potential benefit for </w:t>
      </w:r>
      <w:r w:rsidR="00CF52D4">
        <w:t xml:space="preserve">a pharmaceutical </w:t>
      </w:r>
      <w:r w:rsidRPr="002E789B">
        <w:t>company and future patients cannot be exchanged for the decline in welfare for the patients involved.</w:t>
      </w:r>
      <w:r w:rsidR="00B07780">
        <w:t xml:space="preserve"> </w:t>
      </w:r>
    </w:p>
    <w:p w14:paraId="3CB07CC2" w14:textId="765C1713" w:rsidR="006C340D" w:rsidRDefault="00AF0FE1" w:rsidP="006C340D">
      <w:pPr>
        <w:spacing w:after="30"/>
        <w:ind w:firstLine="720"/>
        <w:rPr>
          <w:color w:val="000000" w:themeColor="text1"/>
        </w:rPr>
      </w:pPr>
      <w:r>
        <w:t>One way to conceptualize protecting risk and benefit for patients in trials is to consider the concept of clinical equipoise</w:t>
      </w:r>
      <w:r w:rsidR="006C340D">
        <w:t xml:space="preserve"> as described by Freedman</w:t>
      </w:r>
      <w:r>
        <w:t>.</w:t>
      </w:r>
      <w:r w:rsidR="006C340D">
        <w:t xml:space="preserve"> </w:t>
      </w:r>
      <w:r w:rsidR="003D5D7F">
        <w:rPr>
          <w:color w:val="000000" w:themeColor="text1"/>
        </w:rPr>
        <w:t xml:space="preserve">He argued two tenets of clinical equipoise </w:t>
      </w:r>
      <w:r w:rsidR="006C340D">
        <w:rPr>
          <w:color w:val="000000" w:themeColor="text1"/>
        </w:rPr>
        <w:t>must be fulfilled to justify randomizing patients in a clinical tri</w:t>
      </w:r>
      <w:r w:rsidR="00EE6D3D">
        <w:rPr>
          <w:color w:val="000000" w:themeColor="text1"/>
        </w:rPr>
        <w:t>al</w:t>
      </w:r>
      <w:r w:rsidR="00C45ACD">
        <w:rPr>
          <w:color w:val="000000" w:themeColor="text1"/>
        </w:rPr>
        <w:t xml:space="preserve"> rather than providing them with </w:t>
      </w:r>
      <w:r w:rsidR="003D5D7F">
        <w:rPr>
          <w:color w:val="000000" w:themeColor="text1"/>
        </w:rPr>
        <w:t xml:space="preserve">the </w:t>
      </w:r>
      <w:r w:rsidR="00C45ACD">
        <w:rPr>
          <w:color w:val="000000" w:themeColor="text1"/>
        </w:rPr>
        <w:t>standard of care</w:t>
      </w:r>
      <w:r w:rsidR="00EE6D3D">
        <w:rPr>
          <w:color w:val="000000" w:themeColor="text1"/>
        </w:rPr>
        <w:t xml:space="preserve">. </w:t>
      </w:r>
      <w:r>
        <w:rPr>
          <w:color w:val="000000" w:themeColor="text1"/>
        </w:rPr>
        <w:t xml:space="preserve">These are </w:t>
      </w:r>
      <w:r w:rsidR="00DA7AA3">
        <w:rPr>
          <w:color w:val="000000" w:themeColor="text1"/>
        </w:rPr>
        <w:t xml:space="preserve">1) </w:t>
      </w:r>
      <w:r w:rsidR="007F327C">
        <w:rPr>
          <w:color w:val="000000" w:themeColor="text1"/>
        </w:rPr>
        <w:t>disagreement</w:t>
      </w:r>
      <w:r w:rsidR="00A63B60">
        <w:rPr>
          <w:color w:val="000000" w:themeColor="text1"/>
        </w:rPr>
        <w:t xml:space="preserve"> </w:t>
      </w:r>
      <w:r>
        <w:rPr>
          <w:color w:val="000000" w:themeColor="text1"/>
        </w:rPr>
        <w:t xml:space="preserve">amongst experts </w:t>
      </w:r>
      <w:r w:rsidR="00DA7AA3">
        <w:rPr>
          <w:color w:val="000000" w:themeColor="text1"/>
        </w:rPr>
        <w:t>on whether the experimental or control treatment will be better for patients and</w:t>
      </w:r>
      <w:r w:rsidR="00A63B60">
        <w:rPr>
          <w:color w:val="000000" w:themeColor="text1"/>
        </w:rPr>
        <w:t xml:space="preserve"> </w:t>
      </w:r>
      <w:r w:rsidR="00DA7AA3">
        <w:rPr>
          <w:color w:val="000000" w:themeColor="text1"/>
        </w:rPr>
        <w:t xml:space="preserve">2) </w:t>
      </w:r>
      <w:r>
        <w:rPr>
          <w:color w:val="000000" w:themeColor="text1"/>
        </w:rPr>
        <w:t xml:space="preserve">the </w:t>
      </w:r>
      <w:r w:rsidR="007F327C">
        <w:rPr>
          <w:color w:val="000000" w:themeColor="text1"/>
        </w:rPr>
        <w:t>trial's ability</w:t>
      </w:r>
      <w:r w:rsidR="00A63B60">
        <w:rPr>
          <w:color w:val="000000" w:themeColor="text1"/>
        </w:rPr>
        <w:t xml:space="preserve"> to quell th</w:t>
      </w:r>
      <w:r w:rsidR="00DA7AA3">
        <w:rPr>
          <w:color w:val="000000" w:themeColor="text1"/>
        </w:rPr>
        <w:t>is</w:t>
      </w:r>
      <w:r w:rsidR="00A63B60">
        <w:rPr>
          <w:color w:val="000000" w:themeColor="text1"/>
        </w:rPr>
        <w:t xml:space="preserve"> </w:t>
      </w:r>
      <w:r w:rsidR="00DA7AA3">
        <w:rPr>
          <w:color w:val="000000" w:themeColor="text1"/>
        </w:rPr>
        <w:t>disagreement</w:t>
      </w:r>
      <w:r w:rsidR="00A63B60">
        <w:rPr>
          <w:color w:val="000000" w:themeColor="text1"/>
        </w:rPr>
        <w:t>.</w:t>
      </w:r>
      <w:r w:rsidR="00A36923">
        <w:rPr>
          <w:color w:val="000000" w:themeColor="text1"/>
        </w:rPr>
        <w:fldChar w:fldCharType="begin"/>
      </w:r>
      <w:r w:rsidR="00B55701">
        <w:rPr>
          <w:color w:val="000000" w:themeColor="text1"/>
        </w:rPr>
        <w:instrText xml:space="preserve"> ADDIN ZOTERO_ITEM CSL_CITATION {"citationID":"ap8ijtf88a","properties":{"formattedCitation":"\\super 64\\nosupersub{}","plainCitation":"64","noteIndex":0},"citationItems":[{"id":84,"uris":["http://zotero.org/users/5374610/items/SDZFRDSL"],"itemData":{"id":84,"type":"article-journal","abstract":"THERE is widespread agreement that ethics requires that each clinical trial begin with an honest null hypothesis.1 , 2 In the simplest model, testing a new treatment B on a defined patient population P for which the current accepted treatment is A, it is necessary that the clinical investigator be in a state of genuine uncertainty regarding the comparative merits of treatments A and B for population P. If a physician knows that these treatments are not equivalent, ethics requires that the superior treatment be recommended. Following Fried, I call this state of uncertainty about the relative merits of A and B . . .","container-title":"New England Journal of Medicine","DOI":"10.1056/NEJM198707163170304","ISSN":"0028-4793","issue":"3","note":"number: 3\nPMID: 3600702","page":"141–145","title":"Equipoise and the Ethics of Clinical Research","volume":"317","author":[{"family":"Freedman","given":"Benjamin"}],"issued":{"date-parts":[["1987",7]]}}}],"schema":"https://github.com/citation-style-language/schema/raw/master/csl-citation.json"} </w:instrText>
      </w:r>
      <w:r w:rsidR="00A36923">
        <w:rPr>
          <w:color w:val="000000" w:themeColor="text1"/>
        </w:rPr>
        <w:fldChar w:fldCharType="separate"/>
      </w:r>
      <w:r w:rsidR="00B55701" w:rsidRPr="00B55701">
        <w:rPr>
          <w:color w:val="000000"/>
          <w:vertAlign w:val="superscript"/>
        </w:rPr>
        <w:t>64</w:t>
      </w:r>
      <w:r w:rsidR="00A36923">
        <w:rPr>
          <w:color w:val="000000" w:themeColor="text1"/>
        </w:rPr>
        <w:fldChar w:fldCharType="end"/>
      </w:r>
      <w:r w:rsidR="00A36923">
        <w:rPr>
          <w:color w:val="000000" w:themeColor="text1"/>
        </w:rPr>
        <w:t xml:space="preserve"> </w:t>
      </w:r>
      <w:r w:rsidR="00A63B60">
        <w:rPr>
          <w:color w:val="000000" w:themeColor="text1"/>
        </w:rPr>
        <w:t>Bypassing</w:t>
      </w:r>
      <w:r w:rsidR="00DA7AA3">
        <w:rPr>
          <w:color w:val="000000" w:themeColor="text1"/>
        </w:rPr>
        <w:t xml:space="preserve"> P2 trials</w:t>
      </w:r>
      <w:r w:rsidR="00A63B60">
        <w:rPr>
          <w:color w:val="000000" w:themeColor="text1"/>
        </w:rPr>
        <w:t xml:space="preserve"> has implications for both.</w:t>
      </w:r>
    </w:p>
    <w:p w14:paraId="099D0A55" w14:textId="498D365E" w:rsidR="00A63B60" w:rsidRPr="006C340D" w:rsidRDefault="00A63B60" w:rsidP="006C340D">
      <w:pPr>
        <w:spacing w:after="30"/>
        <w:ind w:firstLine="720"/>
      </w:pPr>
      <w:r>
        <w:rPr>
          <w:color w:val="000000" w:themeColor="text1"/>
        </w:rPr>
        <w:lastRenderedPageBreak/>
        <w:t xml:space="preserve">To the first point, </w:t>
      </w:r>
      <w:r>
        <w:rPr>
          <w:color w:val="000000"/>
        </w:rPr>
        <w:t xml:space="preserve">P3 trial approval decisions should include a discussion as to whether </w:t>
      </w:r>
      <w:r w:rsidR="006C340D">
        <w:rPr>
          <w:color w:val="000000"/>
        </w:rPr>
        <w:t xml:space="preserve">the existing </w:t>
      </w:r>
      <w:r>
        <w:rPr>
          <w:color w:val="000000"/>
        </w:rPr>
        <w:t>data</w:t>
      </w:r>
      <w:r w:rsidR="006C340D">
        <w:rPr>
          <w:color w:val="000000"/>
        </w:rPr>
        <w:t xml:space="preserve"> </w:t>
      </w:r>
      <w:r>
        <w:rPr>
          <w:color w:val="000000"/>
        </w:rPr>
        <w:t xml:space="preserve">has given </w:t>
      </w:r>
      <w:r w:rsidR="006C340D">
        <w:rPr>
          <w:color w:val="000000"/>
        </w:rPr>
        <w:t xml:space="preserve">us </w:t>
      </w:r>
      <w:r>
        <w:rPr>
          <w:color w:val="000000"/>
        </w:rPr>
        <w:t xml:space="preserve">reason enough to believe that </w:t>
      </w:r>
      <w:r w:rsidR="003D5D7F">
        <w:rPr>
          <w:color w:val="000000"/>
        </w:rPr>
        <w:t>the experimental arm may</w:t>
      </w:r>
      <w:r>
        <w:rPr>
          <w:color w:val="000000"/>
        </w:rPr>
        <w:t xml:space="preserve"> be better for patients than the standard of care</w:t>
      </w:r>
      <w:r w:rsidR="006C340D">
        <w:rPr>
          <w:color w:val="000000"/>
        </w:rPr>
        <w:t xml:space="preserve">. </w:t>
      </w:r>
      <w:r>
        <w:rPr>
          <w:color w:val="000000"/>
        </w:rPr>
        <w:t>A</w:t>
      </w:r>
      <w:r w:rsidRPr="009B24DD">
        <w:rPr>
          <w:color w:val="000000"/>
        </w:rPr>
        <w:t xml:space="preserve"> trial that does not have affirmative evidence available </w:t>
      </w:r>
      <w:r w:rsidR="006A2635">
        <w:rPr>
          <w:color w:val="000000"/>
        </w:rPr>
        <w:t>before</w:t>
      </w:r>
      <w:r w:rsidRPr="009B24DD">
        <w:rPr>
          <w:color w:val="000000"/>
        </w:rPr>
        <w:t xml:space="preserve"> its initiation may be associated with higher risk and diminished benefit</w:t>
      </w:r>
      <w:r w:rsidR="004B226E">
        <w:rPr>
          <w:color w:val="000000"/>
        </w:rPr>
        <w:t xml:space="preserve">. A P3 trial that bypassed P2 also may suffer </w:t>
      </w:r>
      <w:r w:rsidRPr="009B24DD">
        <w:rPr>
          <w:color w:val="000000"/>
        </w:rPr>
        <w:t xml:space="preserve">because </w:t>
      </w:r>
      <w:r w:rsidR="004B226E">
        <w:rPr>
          <w:color w:val="000000"/>
        </w:rPr>
        <w:t xml:space="preserve">it is based off a </w:t>
      </w:r>
      <w:r w:rsidRPr="009B24DD">
        <w:rPr>
          <w:color w:val="000000"/>
        </w:rPr>
        <w:t>lower level of evidence</w:t>
      </w:r>
      <w:r w:rsidR="004B226E">
        <w:rPr>
          <w:color w:val="000000"/>
        </w:rPr>
        <w:t xml:space="preserve"> on the intervention ensemble</w:t>
      </w:r>
      <w:r w:rsidRPr="009B24DD">
        <w:rPr>
          <w:color w:val="000000"/>
        </w:rPr>
        <w:t>.</w:t>
      </w:r>
      <w:r>
        <w:rPr>
          <w:color w:val="000000"/>
        </w:rPr>
        <w:t xml:space="preserve"> In this case, the expert community, with access to data (or lack thereof), would likely have little reason to believe that the experimental treatment </w:t>
      </w:r>
      <w:r w:rsidR="006C340D">
        <w:rPr>
          <w:color w:val="000000"/>
        </w:rPr>
        <w:t>could</w:t>
      </w:r>
      <w:r>
        <w:rPr>
          <w:color w:val="000000"/>
        </w:rPr>
        <w:t xml:space="preserve"> be better for patients than the SOC</w:t>
      </w:r>
      <w:r w:rsidR="00EE6D3D">
        <w:rPr>
          <w:color w:val="000000"/>
        </w:rPr>
        <w:t xml:space="preserve">. </w:t>
      </w:r>
      <w:r w:rsidR="006A2635">
        <w:rPr>
          <w:color w:val="000000"/>
        </w:rPr>
        <w:t>Thus</w:t>
      </w:r>
      <w:r w:rsidR="006C340D">
        <w:rPr>
          <w:color w:val="000000"/>
        </w:rPr>
        <w:t>,</w:t>
      </w:r>
      <w:r>
        <w:rPr>
          <w:color w:val="000000"/>
        </w:rPr>
        <w:t xml:space="preserve"> </w:t>
      </w:r>
      <w:r w:rsidRPr="009B24DD">
        <w:rPr>
          <w:color w:val="000000"/>
        </w:rPr>
        <w:t>equipoise may be threatened</w:t>
      </w:r>
      <w:r>
        <w:rPr>
          <w:color w:val="000000"/>
        </w:rPr>
        <w:t xml:space="preserve"> </w:t>
      </w:r>
      <w:r w:rsidR="00EE6D3D">
        <w:rPr>
          <w:color w:val="000000"/>
        </w:rPr>
        <w:t>for a</w:t>
      </w:r>
      <w:r>
        <w:rPr>
          <w:color w:val="000000"/>
        </w:rPr>
        <w:t xml:space="preserve"> P3 trial</w:t>
      </w:r>
      <w:r w:rsidR="00EE6D3D">
        <w:rPr>
          <w:color w:val="000000"/>
        </w:rPr>
        <w:t xml:space="preserve"> designed to enroll </w:t>
      </w:r>
      <w:proofErr w:type="gramStart"/>
      <w:r w:rsidR="00EE6D3D">
        <w:rPr>
          <w:color w:val="000000"/>
        </w:rPr>
        <w:t>a large number of</w:t>
      </w:r>
      <w:proofErr w:type="gramEnd"/>
      <w:r w:rsidR="00EE6D3D">
        <w:rPr>
          <w:color w:val="000000"/>
        </w:rPr>
        <w:t xml:space="preserve"> patients with little prior evidence</w:t>
      </w:r>
      <w:r w:rsidRPr="009B24DD">
        <w:rPr>
          <w:color w:val="000000"/>
        </w:rPr>
        <w:t>.</w:t>
      </w:r>
      <w:r w:rsidRPr="00A63B60">
        <w:rPr>
          <w:color w:val="000000"/>
        </w:rPr>
        <w:t xml:space="preserve"> </w:t>
      </w:r>
      <w:r w:rsidR="00F743AE">
        <w:rPr>
          <w:color w:val="000000"/>
        </w:rPr>
        <w:t xml:space="preserve">For example, </w:t>
      </w:r>
      <w:r w:rsidR="00F743AE">
        <w:t>o</w:t>
      </w:r>
      <w:r w:rsidR="002579E1" w:rsidRPr="002E789B">
        <w:t xml:space="preserve">ur paper </w:t>
      </w:r>
      <w:r w:rsidR="003D5D7F">
        <w:t>on</w:t>
      </w:r>
      <w:r w:rsidR="002579E1" w:rsidRPr="002E789B">
        <w:t xml:space="preserve"> oncologic drug development found that those trials not supported by P2 trials </w:t>
      </w:r>
      <w:r w:rsidR="00EE6D3D">
        <w:t>had</w:t>
      </w:r>
      <w:r w:rsidR="002579E1" w:rsidRPr="002E789B">
        <w:t xml:space="preserve"> significantly worse survival outcomes</w:t>
      </w:r>
      <w:r w:rsidR="006C340D">
        <w:t>.</w:t>
      </w:r>
    </w:p>
    <w:p w14:paraId="6BC2347C" w14:textId="5F9F617F" w:rsidR="00245CE7" w:rsidRDefault="00A63B60" w:rsidP="00245CE7">
      <w:pPr>
        <w:spacing w:after="30"/>
        <w:ind w:firstLine="720"/>
        <w:rPr>
          <w:color w:val="000000"/>
        </w:rPr>
      </w:pPr>
      <w:r w:rsidRPr="00A63B60">
        <w:rPr>
          <w:color w:val="000000"/>
        </w:rPr>
        <w:t>To the second point,</w:t>
      </w:r>
      <w:r>
        <w:rPr>
          <w:color w:val="000000"/>
        </w:rPr>
        <w:t xml:space="preserve"> a </w:t>
      </w:r>
      <w:r w:rsidR="00206433">
        <w:rPr>
          <w:color w:val="000000"/>
        </w:rPr>
        <w:t xml:space="preserve">non-positive </w:t>
      </w:r>
      <w:r w:rsidRPr="00A63B60">
        <w:rPr>
          <w:color w:val="000000"/>
        </w:rPr>
        <w:t xml:space="preserve">P3 trial that bypassed </w:t>
      </w:r>
      <w:r w:rsidR="004B226E">
        <w:rPr>
          <w:color w:val="000000"/>
        </w:rPr>
        <w:t xml:space="preserve">P2 </w:t>
      </w:r>
      <w:r w:rsidRPr="00A63B60">
        <w:rPr>
          <w:color w:val="000000"/>
        </w:rPr>
        <w:t xml:space="preserve">may </w:t>
      </w:r>
      <w:r w:rsidR="004B226E">
        <w:rPr>
          <w:color w:val="000000"/>
        </w:rPr>
        <w:t>be less capable of</w:t>
      </w:r>
      <w:r w:rsidRPr="00A63B60">
        <w:rPr>
          <w:color w:val="000000"/>
        </w:rPr>
        <w:t xml:space="preserve"> chang</w:t>
      </w:r>
      <w:r w:rsidR="004B226E">
        <w:rPr>
          <w:color w:val="000000"/>
        </w:rPr>
        <w:t>ing</w:t>
      </w:r>
      <w:r w:rsidRPr="00A63B60">
        <w:rPr>
          <w:color w:val="000000"/>
        </w:rPr>
        <w:t xml:space="preserve"> expert opinion</w:t>
      </w:r>
      <w:r w:rsidR="00206433">
        <w:rPr>
          <w:color w:val="000000"/>
        </w:rPr>
        <w:t>. This</w:t>
      </w:r>
      <w:r w:rsidRPr="00A63B60">
        <w:rPr>
          <w:color w:val="000000"/>
        </w:rPr>
        <w:t xml:space="preserve"> </w:t>
      </w:r>
      <w:r w:rsidR="00F743AE">
        <w:rPr>
          <w:color w:val="000000"/>
        </w:rPr>
        <w:t xml:space="preserve">is </w:t>
      </w:r>
      <w:r w:rsidRPr="00A63B60">
        <w:rPr>
          <w:color w:val="000000"/>
        </w:rPr>
        <w:t xml:space="preserve">because </w:t>
      </w:r>
      <w:r w:rsidR="00206433">
        <w:rPr>
          <w:color w:val="000000"/>
        </w:rPr>
        <w:t>the non-positive result</w:t>
      </w:r>
      <w:r w:rsidRPr="00A63B60">
        <w:rPr>
          <w:color w:val="000000"/>
        </w:rPr>
        <w:t xml:space="preserve"> could </w:t>
      </w:r>
      <w:r w:rsidR="004B226E">
        <w:rPr>
          <w:color w:val="000000"/>
        </w:rPr>
        <w:t>be</w:t>
      </w:r>
      <w:r w:rsidRPr="00A63B60">
        <w:rPr>
          <w:color w:val="000000"/>
        </w:rPr>
        <w:t xml:space="preserve"> </w:t>
      </w:r>
      <w:r w:rsidR="00206433">
        <w:rPr>
          <w:color w:val="000000"/>
        </w:rPr>
        <w:t xml:space="preserve">due </w:t>
      </w:r>
      <w:r w:rsidR="004B226E">
        <w:rPr>
          <w:color w:val="000000"/>
        </w:rPr>
        <w:t xml:space="preserve">to an ineffective treatment or the lack of intervention ensemble </w:t>
      </w:r>
      <w:proofErr w:type="gramStart"/>
      <w:r w:rsidR="004B226E">
        <w:rPr>
          <w:color w:val="000000"/>
        </w:rPr>
        <w:t xml:space="preserve">optimization </w:t>
      </w:r>
      <w:r w:rsidRPr="00A63B60">
        <w:rPr>
          <w:color w:val="000000"/>
        </w:rPr>
        <w:t>.</w:t>
      </w:r>
      <w:proofErr w:type="gramEnd"/>
      <w:r>
        <w:rPr>
          <w:color w:val="000000"/>
        </w:rPr>
        <w:t xml:space="preserve"> One review of go/no go decisions in CNS development said it well</w:t>
      </w:r>
      <w:r w:rsidR="00CF52D4">
        <w:rPr>
          <w:color w:val="000000"/>
        </w:rPr>
        <w:t xml:space="preserve">: </w:t>
      </w:r>
      <w:r>
        <w:rPr>
          <w:color w:val="000000"/>
        </w:rPr>
        <w:t>“from a scientific perspective, it</w:t>
      </w:r>
      <w:r w:rsidR="00F743AE">
        <w:rPr>
          <w:color w:val="000000"/>
        </w:rPr>
        <w:t>s</w:t>
      </w:r>
      <w:r>
        <w:rPr>
          <w:color w:val="000000"/>
        </w:rPr>
        <w:t xml:space="preserve"> optimal </w:t>
      </w:r>
      <w:r w:rsidR="006A2635">
        <w:rPr>
          <w:color w:val="000000"/>
        </w:rPr>
        <w:t>only to make</w:t>
      </w:r>
      <w:r>
        <w:rPr>
          <w:color w:val="000000"/>
        </w:rPr>
        <w:t xml:space="preserve"> “Go” decisions when one is clear that results of a study will prove interpretable about the potential of an intervention in the absence of a positive finding</w:t>
      </w:r>
      <w:r w:rsidR="00CF52D4">
        <w:rPr>
          <w:color w:val="000000"/>
        </w:rPr>
        <w:t>.</w:t>
      </w:r>
      <w:r>
        <w:rPr>
          <w:color w:val="000000"/>
        </w:rPr>
        <w:t>”</w:t>
      </w:r>
      <w:r>
        <w:rPr>
          <w:color w:val="000000"/>
        </w:rPr>
        <w:fldChar w:fldCharType="begin"/>
      </w:r>
      <w:r w:rsidR="00B55701">
        <w:rPr>
          <w:color w:val="000000"/>
        </w:rPr>
        <w:instrText xml:space="preserve"> ADDIN ZOTERO_ITEM CSL_CITATION {"citationID":"a2ehdf7akk0","properties":{"formattedCitation":"\\super 49\\nosupersub{}","plainCitation":"49","noteIndex":0},"citationItems":[{"id":3316,"uris":["http://zotero.org/users/5374610/items/NPSVZ6NC"],"itemData":{"id":3316,"type":"article-journal","abstract":"Go/No Go decisions concerning development of any single compound determine investment in increasingly costly studies from Phases I-III. Such decisions are problematic for CNS drug development where the variety of molecular targets in the brain have stimulated decades of studies without major therapeutic advances. Many costly studies do not even yield interpretable results as to whether the mechanism being pursued has therapeutic potential. Therefore, both industry and the public sector have implemented a decision making strategy based on whether a compound can test a molecular hypothesis of drug action. One requires, at a minimum, compelling evidence in humans that a compound both interacts with its presumed molecular targets in brain and ideally documents a CNS functional consequence of the interaction prior to efficacy studies. This strategy will much more quickly rule out ineffective mechanisms although it does not address the problem of poorly predictive models of novel CNS drug efficacy.","container-title":"Expert Review of Clinical Pharmacology","DOI":"10.1586/17512433.2015.991715","ISSN":"1751-2441","issue":"2","journalAbbreviation":"Expert Rev Clin Pharmacol","language":"eng","note":"PMID: 25537256\nPMCID: PMC4648539","page":"155-157","source":"PubMed","title":"Optimizing early Go/No Go decisions in CNS drug development","volume":"8","author":[{"family":"Potter","given":"William Z."}],"issued":{"date-parts":[["2015",3]]}}}],"schema":"https://github.com/citation-style-language/schema/raw/master/csl-citation.json"} </w:instrText>
      </w:r>
      <w:r>
        <w:rPr>
          <w:color w:val="000000"/>
        </w:rPr>
        <w:fldChar w:fldCharType="separate"/>
      </w:r>
      <w:r w:rsidR="00B55701" w:rsidRPr="00B55701">
        <w:rPr>
          <w:color w:val="000000"/>
          <w:vertAlign w:val="superscript"/>
        </w:rPr>
        <w:t>49</w:t>
      </w:r>
      <w:r>
        <w:rPr>
          <w:color w:val="000000"/>
        </w:rPr>
        <w:fldChar w:fldCharType="end"/>
      </w:r>
      <w:r w:rsidR="00CF52D4">
        <w:rPr>
          <w:color w:val="000000"/>
        </w:rPr>
        <w:t xml:space="preserve"> </w:t>
      </w:r>
    </w:p>
    <w:p w14:paraId="531FC14C" w14:textId="780DB8D0" w:rsidR="008B5D00" w:rsidRDefault="00245CE7" w:rsidP="00245CE7">
      <w:pPr>
        <w:spacing w:after="30"/>
        <w:ind w:firstLine="720"/>
        <w:rPr>
          <w:color w:val="000000"/>
        </w:rPr>
      </w:pPr>
      <w:r>
        <w:rPr>
          <w:color w:val="000000"/>
        </w:rPr>
        <w:t>Write a concluding sentence here</w:t>
      </w:r>
      <w:r w:rsidR="009F5B51">
        <w:rPr>
          <w:color w:val="000000"/>
        </w:rPr>
        <w:t>.</w:t>
      </w:r>
    </w:p>
    <w:p w14:paraId="7AE9F3BB" w14:textId="636DCE85" w:rsidR="00265EAC" w:rsidRDefault="0089503B" w:rsidP="0089503B">
      <w:pPr>
        <w:spacing w:after="30"/>
        <w:rPr>
          <w:b/>
          <w:bCs/>
          <w:color w:val="000000" w:themeColor="text1"/>
        </w:rPr>
      </w:pPr>
      <w:r w:rsidRPr="00950145">
        <w:rPr>
          <w:b/>
          <w:bCs/>
          <w:color w:val="000000" w:themeColor="text1"/>
        </w:rPr>
        <w:t>Conclusion</w:t>
      </w:r>
    </w:p>
    <w:p w14:paraId="093E58EC" w14:textId="01AE87E8" w:rsidR="00ED4AE0" w:rsidRDefault="00265EAC" w:rsidP="00A841BF">
      <w:pPr>
        <w:spacing w:after="30"/>
        <w:rPr>
          <w:color w:val="000000" w:themeColor="text1"/>
        </w:rPr>
      </w:pPr>
      <w:r>
        <w:rPr>
          <w:b/>
          <w:bCs/>
          <w:color w:val="000000" w:themeColor="text1"/>
        </w:rPr>
        <w:tab/>
      </w:r>
      <w:r w:rsidR="00A84EA4">
        <w:rPr>
          <w:color w:val="000000" w:themeColor="text1"/>
        </w:rPr>
        <w:t>Write more after confirm structure</w:t>
      </w:r>
      <w:r w:rsidR="009D5A37">
        <w:rPr>
          <w:color w:val="000000" w:themeColor="text1"/>
        </w:rPr>
        <w:t xml:space="preserve"> with JK</w:t>
      </w:r>
      <w:r w:rsidR="00FE308F">
        <w:rPr>
          <w:color w:val="000000" w:themeColor="text1"/>
        </w:rPr>
        <w:t>…</w:t>
      </w:r>
    </w:p>
    <w:p w14:paraId="1A9BF106" w14:textId="633245C6" w:rsidR="00DC11A0" w:rsidRDefault="00DC11A0" w:rsidP="00DC11A0">
      <w:pPr>
        <w:spacing w:after="30"/>
        <w:ind w:firstLine="720"/>
      </w:pPr>
      <w:r>
        <w:t>The dismal neurologic drug development landscape</w:t>
      </w:r>
      <w:r w:rsidRPr="002E789B">
        <w:t xml:space="preserve"> calls </w:t>
      </w:r>
      <w:r>
        <w:t xml:space="preserve">for </w:t>
      </w:r>
      <w:r w:rsidRPr="002E789B">
        <w:t xml:space="preserve">empirical analyses of different development trajectories to find the </w:t>
      </w:r>
      <w:r>
        <w:t>optimal</w:t>
      </w:r>
      <w:r w:rsidRPr="002E789B">
        <w:t xml:space="preserve"> way to develop novel neurological drugs within the constraints of limited resources, such as mone</w:t>
      </w:r>
      <w:r>
        <w:t>y</w:t>
      </w:r>
      <w:r w:rsidRPr="002E789B">
        <w:t xml:space="preserve"> or patients</w:t>
      </w:r>
      <w:r>
        <w:t xml:space="preserve">. </w:t>
      </w:r>
      <w:r w:rsidR="00B969B5">
        <w:t>One such trajectory, bypassing P2 trials, is a possible method for speeding up development to get drugs to patients faster. In the following chapter, we will first estimate the prevalence of bypassing in ten neurologic conditions</w:t>
      </w:r>
      <w:r>
        <w:rPr>
          <w:color w:val="000000" w:themeColor="text1"/>
        </w:rPr>
        <w:t xml:space="preserve">. </w:t>
      </w:r>
      <w:r w:rsidR="00B969B5">
        <w:t>Secondly, we will investigate how</w:t>
      </w:r>
      <w:r>
        <w:t xml:space="preserve"> bypassing positive clinical evidence impacts p3 trial success and “how much information is sufficient to proceed to phase 3 without excessive risk of failure?”</w:t>
      </w:r>
      <w:r>
        <w:fldChar w:fldCharType="begin"/>
      </w:r>
      <w:r>
        <w:instrText xml:space="preserve"> ADDIN ZOTERO_ITEM CSL_CITATION {"citationID":"a18j9flj46o","properties":{"formattedCitation":"\\super 19\\nosupersub{}","plainCitation":"19","noteIndex":0},"citationItems":[{"id":3322,"uris":["http://zotero.org/users/5374610/items/HU43ZI5T"],"itemData":{"id":3322,"type":"article-journal","abstract":"Phase II proof of concept (POC) (IIa) and dose-finding (IIb) studies represent major challenges in drug development. Prolonged development times delay effective therapies from reaching patients in need and adversely affect industry goals of decreasing time to market. Biomarkers including magnetic resonance imaging, cerebrospinal fluid tau and amyloid beta, and amyloid positron emission tomography have been considered as alternative outcomes to clinical measures. None of these is yet validated. Population enrichment is another possible solution to POC studies. More rapid progression to prespecified milestones can be achieved by enriching the population with risk factors. Conclusions based on enriched populations must be extrapolated with caution. Clinical measures with greater sensitivity than standard trial instruments might represent another strategy applicable to POC studies. Adaptive dose-response designs are being considered as a means of shortening phase IIb studies and creating a seamless interface with phase III. None of these strategies have been validated in a successful drug development program; all have some promise for reforming phase II and answering the central question of \"how much information is sufficient to proceed to phase III without excessive risk for failure?\"","container-title":"Alzheimer's &amp; Dementia: The Journal of the Alzheimer's Association","DOI":"10.1016/j.jalz.2007.10.002","ISSN":"1552-5279","issue":"1 Suppl 1","journalAbbreviation":"Alzheimers Dement","language":"eng","note":"PMID: 18631992","page":"S15-20","source":"PubMed","title":"Optimizing phase II of drug development for disease-modifying compounds","volume":"4","author":[{"family":"Cummings","given":"Jeffrey L."}],"issued":{"date-parts":[["2008",1]]}}}],"schema":"https://github.com/citation-style-language/schema/raw/master/csl-citation.json"} </w:instrText>
      </w:r>
      <w:r>
        <w:fldChar w:fldCharType="separate"/>
      </w:r>
      <w:r w:rsidRPr="00A32292">
        <w:rPr>
          <w:vertAlign w:val="superscript"/>
        </w:rPr>
        <w:t>19</w:t>
      </w:r>
      <w:r>
        <w:fldChar w:fldCharType="end"/>
      </w:r>
      <w:r>
        <w:t xml:space="preserve"> </w:t>
      </w:r>
    </w:p>
    <w:p w14:paraId="736A31AB" w14:textId="03242779" w:rsidR="00265EAC" w:rsidRDefault="00265EAC" w:rsidP="00A841BF">
      <w:pPr>
        <w:spacing w:after="30"/>
        <w:rPr>
          <w:color w:val="000000" w:themeColor="text1"/>
        </w:rPr>
      </w:pPr>
    </w:p>
    <w:p w14:paraId="1D0B0130" w14:textId="4A3949B3" w:rsidR="00F556C3" w:rsidRDefault="00F556C3" w:rsidP="00A841BF">
      <w:pPr>
        <w:spacing w:after="30"/>
        <w:rPr>
          <w:color w:val="000000" w:themeColor="text1"/>
        </w:rPr>
      </w:pPr>
    </w:p>
    <w:p w14:paraId="12CD443A" w14:textId="67BF23A2" w:rsidR="00F556C3" w:rsidRDefault="00F556C3" w:rsidP="00A841BF">
      <w:pPr>
        <w:spacing w:after="30"/>
        <w:rPr>
          <w:color w:val="000000" w:themeColor="text1"/>
        </w:rPr>
      </w:pPr>
    </w:p>
    <w:p w14:paraId="7725F9CB" w14:textId="06ECE9B8" w:rsidR="00992C02" w:rsidRDefault="00992C02" w:rsidP="00A841BF"/>
    <w:p w14:paraId="49CEECD1" w14:textId="225FF7E0" w:rsidR="00992C02" w:rsidRDefault="00992C02" w:rsidP="00A841BF"/>
    <w:p w14:paraId="56B52012" w14:textId="7D9C2841" w:rsidR="00992C02" w:rsidRDefault="00992C02" w:rsidP="00A841BF"/>
    <w:p w14:paraId="6AC13E05" w14:textId="2FBF8771" w:rsidR="00992C02" w:rsidRDefault="00992C02" w:rsidP="00A841BF"/>
    <w:p w14:paraId="61BBD89C" w14:textId="7E71BB59" w:rsidR="008E3165" w:rsidRDefault="008E3165" w:rsidP="00A841BF"/>
    <w:p w14:paraId="6C2D4E00" w14:textId="21163BD4" w:rsidR="008E3165" w:rsidRDefault="008E3165" w:rsidP="00A841BF"/>
    <w:p w14:paraId="6D020828" w14:textId="01FFE610" w:rsidR="008E3165" w:rsidRDefault="008E3165" w:rsidP="00A841BF"/>
    <w:p w14:paraId="5129AD48" w14:textId="46E98936" w:rsidR="008E3165" w:rsidRDefault="008E3165" w:rsidP="00A841BF"/>
    <w:p w14:paraId="0841B63C" w14:textId="3848DA6C" w:rsidR="008E3165" w:rsidRDefault="008E3165" w:rsidP="00A841BF"/>
    <w:p w14:paraId="5DF03899" w14:textId="63B83DD7" w:rsidR="00B969B5" w:rsidRDefault="00B969B5" w:rsidP="00A841BF"/>
    <w:p w14:paraId="2E294F67" w14:textId="01D7E449" w:rsidR="00B969B5" w:rsidRDefault="00B969B5" w:rsidP="00A841BF"/>
    <w:p w14:paraId="525D6B08" w14:textId="64DFF9AF" w:rsidR="00B969B5" w:rsidRDefault="00B969B5" w:rsidP="00A841BF"/>
    <w:p w14:paraId="7F7A8F01" w14:textId="1BCD10CD" w:rsidR="00B969B5" w:rsidRDefault="00B969B5" w:rsidP="00A841BF"/>
    <w:p w14:paraId="250A50A1" w14:textId="3EC49102" w:rsidR="00B969B5" w:rsidRDefault="00B969B5" w:rsidP="00A841BF"/>
    <w:p w14:paraId="15FBC3AF" w14:textId="768ECEC3" w:rsidR="00B969B5" w:rsidRDefault="00B969B5" w:rsidP="00A841BF"/>
    <w:p w14:paraId="5F9F05E6" w14:textId="72B23A85" w:rsidR="00B969B5" w:rsidRDefault="00B969B5" w:rsidP="00A841BF"/>
    <w:p w14:paraId="3A7BE4B9" w14:textId="2B348B78" w:rsidR="00B969B5" w:rsidRDefault="00B969B5" w:rsidP="00A841BF"/>
    <w:p w14:paraId="19D7381D" w14:textId="14FA4BA6" w:rsidR="00B969B5" w:rsidRDefault="00B969B5" w:rsidP="00A841BF"/>
    <w:p w14:paraId="6134DC85" w14:textId="43FCC384" w:rsidR="00B969B5" w:rsidRDefault="00B969B5" w:rsidP="00A841BF"/>
    <w:p w14:paraId="52E579B1" w14:textId="487A53DE" w:rsidR="00B969B5" w:rsidRDefault="00B969B5" w:rsidP="00A841BF"/>
    <w:p w14:paraId="17F039F4" w14:textId="75EBF1FF" w:rsidR="00B969B5" w:rsidRDefault="00B969B5" w:rsidP="00A841BF"/>
    <w:p w14:paraId="77AFB1DA" w14:textId="2A46FFE4" w:rsidR="00B969B5" w:rsidRDefault="00B969B5" w:rsidP="00A841BF"/>
    <w:p w14:paraId="00D3A5E0" w14:textId="77777777" w:rsidR="00B969B5" w:rsidRDefault="00B969B5" w:rsidP="00A841BF"/>
    <w:p w14:paraId="3BD9B6FA" w14:textId="77777777" w:rsidR="00A841BF" w:rsidRPr="00474C8E" w:rsidRDefault="00A841BF" w:rsidP="00A841BF">
      <w:r>
        <w:t>References</w:t>
      </w:r>
    </w:p>
    <w:p w14:paraId="309A318A" w14:textId="77777777" w:rsidR="00B55701" w:rsidRPr="00B55701" w:rsidRDefault="00000000" w:rsidP="00B55701">
      <w:pPr>
        <w:pStyle w:val="Bibliography"/>
      </w:pPr>
      <w:r>
        <w:fldChar w:fldCharType="begin"/>
      </w:r>
      <w:r w:rsidR="00B55701">
        <w:instrText xml:space="preserve"> ADDIN ZOTERO_BIBL {"uncited":[],"omitted":[],"custom":[]} CSL_BIBLIOGRAPHY </w:instrText>
      </w:r>
      <w:r>
        <w:fldChar w:fldCharType="separate"/>
      </w:r>
      <w:r w:rsidR="00B55701" w:rsidRPr="00B55701">
        <w:t xml:space="preserve">1. </w:t>
      </w:r>
      <w:r w:rsidR="00B55701" w:rsidRPr="00B55701">
        <w:tab/>
        <w:t xml:space="preserve">Dorsey ER, Johnston SC. The Impact of Clinical Trials in Neurology. In: </w:t>
      </w:r>
      <w:proofErr w:type="spellStart"/>
      <w:r w:rsidR="00B55701" w:rsidRPr="00B55701">
        <w:t>Ravina</w:t>
      </w:r>
      <w:proofErr w:type="spellEnd"/>
      <w:r w:rsidR="00B55701" w:rsidRPr="00B55701">
        <w:t xml:space="preserve"> B, Cummings J, McDermott M, et al. (eds) </w:t>
      </w:r>
      <w:r w:rsidR="00B55701" w:rsidRPr="00B55701">
        <w:rPr>
          <w:i/>
          <w:iCs/>
        </w:rPr>
        <w:t>Clinical Trials in Neurology: Design, Conduct, Analysis</w:t>
      </w:r>
      <w:r w:rsidR="00B55701" w:rsidRPr="00B55701">
        <w:t>. Cambridge: Cambridge University Press, pp. 1–7.</w:t>
      </w:r>
    </w:p>
    <w:p w14:paraId="266B4B3C" w14:textId="77777777" w:rsidR="00B55701" w:rsidRPr="00B55701" w:rsidRDefault="00B55701" w:rsidP="00B55701">
      <w:pPr>
        <w:pStyle w:val="Bibliography"/>
      </w:pPr>
      <w:r w:rsidRPr="00B55701">
        <w:t xml:space="preserve">2. </w:t>
      </w:r>
      <w:r w:rsidRPr="00B55701">
        <w:tab/>
      </w:r>
      <w:proofErr w:type="spellStart"/>
      <w:r w:rsidRPr="00B55701">
        <w:t>Feigin</w:t>
      </w:r>
      <w:proofErr w:type="spellEnd"/>
      <w:r w:rsidRPr="00B55701">
        <w:t xml:space="preserve"> VL, Nichols E, </w:t>
      </w:r>
      <w:proofErr w:type="spellStart"/>
      <w:r w:rsidRPr="00B55701">
        <w:t>Alam</w:t>
      </w:r>
      <w:proofErr w:type="spellEnd"/>
      <w:r w:rsidRPr="00B55701">
        <w:t xml:space="preserve"> T, et al. Global, regional, and national burden of neurological disorders, 1990–2016: a systematic analysis for the Global Burden of Disease Study 2016. </w:t>
      </w:r>
      <w:r w:rsidRPr="00B55701">
        <w:rPr>
          <w:i/>
          <w:iCs/>
        </w:rPr>
        <w:t>The Lancet Neurology</w:t>
      </w:r>
      <w:r w:rsidRPr="00B55701">
        <w:t xml:space="preserve"> 2019; 18: 459–480.</w:t>
      </w:r>
    </w:p>
    <w:p w14:paraId="7D31F6F0" w14:textId="77777777" w:rsidR="00B55701" w:rsidRPr="00B55701" w:rsidRDefault="00B55701" w:rsidP="00B55701">
      <w:pPr>
        <w:pStyle w:val="Bibliography"/>
      </w:pPr>
      <w:r w:rsidRPr="00B55701">
        <w:t xml:space="preserve">3. </w:t>
      </w:r>
      <w:r w:rsidRPr="00B55701">
        <w:tab/>
      </w:r>
      <w:proofErr w:type="spellStart"/>
      <w:r w:rsidRPr="00B55701">
        <w:t>Gribkoff</w:t>
      </w:r>
      <w:proofErr w:type="spellEnd"/>
      <w:r w:rsidRPr="00B55701">
        <w:t xml:space="preserve"> VK, Kaczmarek LK. The need for new approaches in CNS drug discovery: Why drugs have failed, and what can be done to improve outcomes. </w:t>
      </w:r>
      <w:r w:rsidRPr="00B55701">
        <w:rPr>
          <w:i/>
          <w:iCs/>
        </w:rPr>
        <w:t>Neuropharmacology</w:t>
      </w:r>
      <w:r w:rsidRPr="00B55701">
        <w:t xml:space="preserve"> 2017; 120: 11–19.</w:t>
      </w:r>
    </w:p>
    <w:p w14:paraId="00DB5399" w14:textId="77777777" w:rsidR="00B55701" w:rsidRPr="00B55701" w:rsidRDefault="00B55701" w:rsidP="00B55701">
      <w:pPr>
        <w:pStyle w:val="Bibliography"/>
      </w:pPr>
      <w:r w:rsidRPr="00B55701">
        <w:t xml:space="preserve">4. </w:t>
      </w:r>
      <w:r w:rsidRPr="00B55701">
        <w:tab/>
        <w:t xml:space="preserve">Kimmelman J. Ethics in Clinical Trials Involving the Central Nervous </w:t>
      </w:r>
      <w:proofErr w:type="gramStart"/>
      <w:r w:rsidRPr="00B55701">
        <w:t>System::</w:t>
      </w:r>
      <w:proofErr w:type="gramEnd"/>
      <w:r w:rsidRPr="00B55701">
        <w:t xml:space="preserve"> Risk, Benefit, Justice, and Integrity. In: </w:t>
      </w:r>
      <w:proofErr w:type="spellStart"/>
      <w:r w:rsidRPr="00B55701">
        <w:t>Ravina</w:t>
      </w:r>
      <w:proofErr w:type="spellEnd"/>
      <w:r w:rsidRPr="00B55701">
        <w:t xml:space="preserve"> B, Cummings J, McDermott M, et al. (eds) </w:t>
      </w:r>
      <w:r w:rsidRPr="00B55701">
        <w:rPr>
          <w:i/>
          <w:iCs/>
        </w:rPr>
        <w:t>Clinical Trials in Neurology: Design, Conduct, Analysis</w:t>
      </w:r>
      <w:r w:rsidRPr="00B55701">
        <w:t>. Cambridge: Cambridge University Press, pp. 173–186.</w:t>
      </w:r>
    </w:p>
    <w:p w14:paraId="7922B22D" w14:textId="77777777" w:rsidR="00B55701" w:rsidRPr="00B55701" w:rsidRDefault="00B55701" w:rsidP="00B55701">
      <w:pPr>
        <w:pStyle w:val="Bibliography"/>
      </w:pPr>
      <w:r w:rsidRPr="00B55701">
        <w:t xml:space="preserve">5. </w:t>
      </w:r>
      <w:r w:rsidRPr="00B55701">
        <w:tab/>
        <w:t xml:space="preserve">O’Neill GN. Unique Challenges in The Development of Therapies for Neurological Disorders. In: </w:t>
      </w:r>
      <w:proofErr w:type="spellStart"/>
      <w:r w:rsidRPr="00B55701">
        <w:t>Ravina</w:t>
      </w:r>
      <w:proofErr w:type="spellEnd"/>
      <w:r w:rsidRPr="00B55701">
        <w:t xml:space="preserve"> B, Cummings J, McDermott M, et al. (eds) </w:t>
      </w:r>
      <w:r w:rsidRPr="00B55701">
        <w:rPr>
          <w:i/>
          <w:iCs/>
        </w:rPr>
        <w:t>Clinical Trials in Neurology: Design, Conduct, Analysis</w:t>
      </w:r>
      <w:r w:rsidRPr="00B55701">
        <w:t>. Cambridge: Cambridge University Press, pp. 19–27.</w:t>
      </w:r>
    </w:p>
    <w:p w14:paraId="431A5EE3" w14:textId="77777777" w:rsidR="00B55701" w:rsidRPr="00B55701" w:rsidRDefault="00B55701" w:rsidP="00B55701">
      <w:pPr>
        <w:pStyle w:val="Bibliography"/>
      </w:pPr>
      <w:r w:rsidRPr="00B55701">
        <w:t xml:space="preserve">6. </w:t>
      </w:r>
      <w:r w:rsidRPr="00B55701">
        <w:tab/>
        <w:t xml:space="preserve">Miller G. Is Pharma Running Out of Brainy Ideas? </w:t>
      </w:r>
      <w:r w:rsidRPr="00B55701">
        <w:rPr>
          <w:i/>
          <w:iCs/>
        </w:rPr>
        <w:t>Science</w:t>
      </w:r>
      <w:r w:rsidRPr="00B55701">
        <w:t xml:space="preserve"> 2010; 329: 502–504.</w:t>
      </w:r>
    </w:p>
    <w:p w14:paraId="65B6F71D" w14:textId="77777777" w:rsidR="00B55701" w:rsidRPr="00B55701" w:rsidRDefault="00B55701" w:rsidP="00B55701">
      <w:pPr>
        <w:pStyle w:val="Bibliography"/>
      </w:pPr>
      <w:r w:rsidRPr="00B55701">
        <w:t xml:space="preserve">7. </w:t>
      </w:r>
      <w:r w:rsidRPr="00B55701">
        <w:tab/>
        <w:t xml:space="preserve">Choi DW, Armitage R, Brady LS, et al. Medicines for the mind: policy-based ‘pull’ incentives for creating breakthrough CNS drugs. </w:t>
      </w:r>
      <w:r w:rsidRPr="00B55701">
        <w:rPr>
          <w:i/>
          <w:iCs/>
        </w:rPr>
        <w:t>Neuron</w:t>
      </w:r>
      <w:r w:rsidRPr="00B55701">
        <w:t xml:space="preserve"> 2014; 84: 554–563.</w:t>
      </w:r>
    </w:p>
    <w:p w14:paraId="37330CC5" w14:textId="77777777" w:rsidR="00B55701" w:rsidRPr="00B55701" w:rsidRDefault="00B55701" w:rsidP="00B55701">
      <w:pPr>
        <w:pStyle w:val="Bibliography"/>
      </w:pPr>
      <w:r w:rsidRPr="00B55701">
        <w:t xml:space="preserve">8. </w:t>
      </w:r>
      <w:r w:rsidRPr="00B55701">
        <w:tab/>
        <w:t xml:space="preserve">Kaitlin K. CNS Drugs Take Longer to Develop and Have Lower Success Rates Than Other Drugs, </w:t>
      </w:r>
      <w:proofErr w:type="gramStart"/>
      <w:r w:rsidRPr="00B55701">
        <w:t>According</w:t>
      </w:r>
      <w:proofErr w:type="gramEnd"/>
      <w:r w:rsidRPr="00B55701">
        <w:t xml:space="preserve"> to the Tufts Center for the Study of Drug Development. </w:t>
      </w:r>
      <w:r w:rsidRPr="00B55701">
        <w:rPr>
          <w:i/>
          <w:iCs/>
        </w:rPr>
        <w:t xml:space="preserve">Tufts University, Tufts Center for the Study of Drug </w:t>
      </w:r>
      <w:proofErr w:type="gramStart"/>
      <w:r w:rsidRPr="00B55701">
        <w:rPr>
          <w:i/>
          <w:iCs/>
        </w:rPr>
        <w:t>Development;</w:t>
      </w:r>
      <w:r w:rsidRPr="00B55701">
        <w:t>,</w:t>
      </w:r>
      <w:proofErr w:type="gramEnd"/>
      <w:r w:rsidRPr="00B55701">
        <w:t xml:space="preserve"> https://www.globenewswire.com/news-release/2014/11/04/1187459/0/en/CNS-Drugs-Take-Longer-to-Develop-and-Have-Lower-Success-Rates-Than-Other-Drugs-According-to-the-Tufts-Center-for-the-Study-of-Drug-Development.html (2014, accessed 14 March 2023).</w:t>
      </w:r>
    </w:p>
    <w:p w14:paraId="3C7DB75C" w14:textId="77777777" w:rsidR="00B55701" w:rsidRPr="00B55701" w:rsidRDefault="00B55701" w:rsidP="00B55701">
      <w:pPr>
        <w:pStyle w:val="Bibliography"/>
      </w:pPr>
      <w:r w:rsidRPr="00B55701">
        <w:t xml:space="preserve">9. </w:t>
      </w:r>
      <w:r w:rsidRPr="00B55701">
        <w:tab/>
        <w:t xml:space="preserve">Plascencia-Villa G, Perry G. </w:t>
      </w:r>
      <w:proofErr w:type="gramStart"/>
      <w:r w:rsidRPr="00B55701">
        <w:t>Status</w:t>
      </w:r>
      <w:proofErr w:type="gramEnd"/>
      <w:r w:rsidRPr="00B55701">
        <w:t xml:space="preserve"> and future directions of clinical trials in Alzheimer’s disease. </w:t>
      </w:r>
      <w:r w:rsidRPr="00B55701">
        <w:rPr>
          <w:i/>
          <w:iCs/>
        </w:rPr>
        <w:t xml:space="preserve">Int Rev </w:t>
      </w:r>
      <w:proofErr w:type="spellStart"/>
      <w:r w:rsidRPr="00B55701">
        <w:rPr>
          <w:i/>
          <w:iCs/>
        </w:rPr>
        <w:t>Neurobiol</w:t>
      </w:r>
      <w:proofErr w:type="spellEnd"/>
      <w:r w:rsidRPr="00B55701">
        <w:t xml:space="preserve"> 2020; 154: 3–50.</w:t>
      </w:r>
    </w:p>
    <w:p w14:paraId="3DF01D70" w14:textId="77777777" w:rsidR="00B55701" w:rsidRPr="00B55701" w:rsidRDefault="00B55701" w:rsidP="00B55701">
      <w:pPr>
        <w:pStyle w:val="Bibliography"/>
      </w:pPr>
      <w:r w:rsidRPr="00B55701">
        <w:t xml:space="preserve">10. </w:t>
      </w:r>
      <w:r w:rsidRPr="00B55701">
        <w:tab/>
        <w:t xml:space="preserve">Hall DA, Ramos AR, Gelfand JM, et al. The state of clinical research in neurology. </w:t>
      </w:r>
      <w:r w:rsidRPr="00B55701">
        <w:rPr>
          <w:i/>
          <w:iCs/>
        </w:rPr>
        <w:t>Neurology</w:t>
      </w:r>
      <w:r w:rsidRPr="00B55701">
        <w:t xml:space="preserve"> 2018; 90: e1347–e1354.</w:t>
      </w:r>
    </w:p>
    <w:p w14:paraId="3FA6236F" w14:textId="77777777" w:rsidR="00B55701" w:rsidRPr="00B55701" w:rsidRDefault="00B55701" w:rsidP="00B55701">
      <w:pPr>
        <w:pStyle w:val="Bibliography"/>
      </w:pPr>
      <w:r w:rsidRPr="00B55701">
        <w:lastRenderedPageBreak/>
        <w:t xml:space="preserve">11. </w:t>
      </w:r>
      <w:r w:rsidRPr="00B55701">
        <w:tab/>
        <w:t xml:space="preserve">Poole RM. The Sequence of Clinical Development. In: </w:t>
      </w:r>
      <w:proofErr w:type="spellStart"/>
      <w:r w:rsidRPr="00B55701">
        <w:t>Ravina</w:t>
      </w:r>
      <w:proofErr w:type="spellEnd"/>
      <w:r w:rsidRPr="00B55701">
        <w:t xml:space="preserve"> B, Cummings J, McDermott M, et al. (eds) </w:t>
      </w:r>
      <w:r w:rsidRPr="00B55701">
        <w:rPr>
          <w:i/>
          <w:iCs/>
        </w:rPr>
        <w:t>Clinical Trials in Neurology: Design, Conduct, Analysis</w:t>
      </w:r>
      <w:r w:rsidRPr="00B55701">
        <w:t>. Cambridge: Cambridge University Press, pp. 8–18.</w:t>
      </w:r>
    </w:p>
    <w:p w14:paraId="63AA39AE" w14:textId="77777777" w:rsidR="00B55701" w:rsidRPr="00B55701" w:rsidRDefault="00B55701" w:rsidP="00B55701">
      <w:pPr>
        <w:pStyle w:val="Bibliography"/>
      </w:pPr>
      <w:r w:rsidRPr="00B55701">
        <w:t xml:space="preserve">12. </w:t>
      </w:r>
      <w:r w:rsidRPr="00B55701">
        <w:tab/>
        <w:t xml:space="preserve">Friedman LG, </w:t>
      </w:r>
      <w:proofErr w:type="spellStart"/>
      <w:r w:rsidRPr="00B55701">
        <w:t>McKeehan</w:t>
      </w:r>
      <w:proofErr w:type="spellEnd"/>
      <w:r w:rsidRPr="00B55701">
        <w:t xml:space="preserve"> N, Hara Y, et al. Value-Generating Exploratory Trials in Neurodegenerative Dementias. </w:t>
      </w:r>
      <w:r w:rsidRPr="00B55701">
        <w:rPr>
          <w:i/>
          <w:iCs/>
        </w:rPr>
        <w:t>Neurology</w:t>
      </w:r>
      <w:r w:rsidRPr="00B55701">
        <w:t xml:space="preserve"> 2021; 96: 944–954.</w:t>
      </w:r>
    </w:p>
    <w:p w14:paraId="1473B8AE" w14:textId="77777777" w:rsidR="00B55701" w:rsidRPr="00B55701" w:rsidRDefault="00B55701" w:rsidP="00B55701">
      <w:pPr>
        <w:pStyle w:val="Bibliography"/>
      </w:pPr>
      <w:r w:rsidRPr="00B55701">
        <w:t xml:space="preserve">13. </w:t>
      </w:r>
      <w:r w:rsidRPr="00B55701">
        <w:tab/>
        <w:t xml:space="preserve">Harmon A. New Drugs Stir Debate on Rules of Clinical Trials. </w:t>
      </w:r>
      <w:r w:rsidRPr="00B55701">
        <w:rPr>
          <w:i/>
          <w:iCs/>
        </w:rPr>
        <w:t>The New York Times</w:t>
      </w:r>
      <w:r w:rsidRPr="00B55701">
        <w:t>, 19 September 2010, https://www.nytimes.com/2010/09/19/health/research/19trial.html (19 September 2010, accessed 7 March 2023).</w:t>
      </w:r>
    </w:p>
    <w:p w14:paraId="3680B757" w14:textId="77777777" w:rsidR="00B55701" w:rsidRPr="00B55701" w:rsidRDefault="00B55701" w:rsidP="00B55701">
      <w:pPr>
        <w:pStyle w:val="Bibliography"/>
      </w:pPr>
      <w:r w:rsidRPr="00B55701">
        <w:t xml:space="preserve">14. </w:t>
      </w:r>
      <w:r w:rsidRPr="00B55701">
        <w:tab/>
        <w:t xml:space="preserve">Cummings J, </w:t>
      </w:r>
      <w:proofErr w:type="spellStart"/>
      <w:r w:rsidRPr="00B55701">
        <w:t>Aisen</w:t>
      </w:r>
      <w:proofErr w:type="spellEnd"/>
      <w:r w:rsidRPr="00B55701">
        <w:t xml:space="preserve"> PS, DuBois B, et al. Drug development in Alzheimer’s disease: the path to 2025. </w:t>
      </w:r>
      <w:proofErr w:type="spellStart"/>
      <w:r w:rsidRPr="00B55701">
        <w:rPr>
          <w:i/>
          <w:iCs/>
        </w:rPr>
        <w:t>Alzheimers</w:t>
      </w:r>
      <w:proofErr w:type="spellEnd"/>
      <w:r w:rsidRPr="00B55701">
        <w:rPr>
          <w:i/>
          <w:iCs/>
        </w:rPr>
        <w:t xml:space="preserve"> Res </w:t>
      </w:r>
      <w:proofErr w:type="spellStart"/>
      <w:r w:rsidRPr="00B55701">
        <w:rPr>
          <w:i/>
          <w:iCs/>
        </w:rPr>
        <w:t>Ther</w:t>
      </w:r>
      <w:proofErr w:type="spellEnd"/>
      <w:r w:rsidRPr="00B55701">
        <w:t xml:space="preserve"> 2016; 8: 39.</w:t>
      </w:r>
    </w:p>
    <w:p w14:paraId="03064D11" w14:textId="77777777" w:rsidR="00B55701" w:rsidRPr="00B55701" w:rsidRDefault="00B55701" w:rsidP="00B55701">
      <w:pPr>
        <w:pStyle w:val="Bibliography"/>
      </w:pPr>
      <w:r w:rsidRPr="00B55701">
        <w:t xml:space="preserve">15. </w:t>
      </w:r>
      <w:r w:rsidRPr="00B55701">
        <w:tab/>
        <w:t xml:space="preserve">Scott TJ, O’Connor AC, Link AN, et al. Economic analysis of opportunities to accelerate Alzheimer’s disease research and development. </w:t>
      </w:r>
      <w:r w:rsidRPr="00B55701">
        <w:rPr>
          <w:i/>
          <w:iCs/>
        </w:rPr>
        <w:t xml:space="preserve">Ann N Y </w:t>
      </w:r>
      <w:proofErr w:type="spellStart"/>
      <w:r w:rsidRPr="00B55701">
        <w:rPr>
          <w:i/>
          <w:iCs/>
        </w:rPr>
        <w:t>Acad</w:t>
      </w:r>
      <w:proofErr w:type="spellEnd"/>
      <w:r w:rsidRPr="00B55701">
        <w:rPr>
          <w:i/>
          <w:iCs/>
        </w:rPr>
        <w:t xml:space="preserve"> Sci</w:t>
      </w:r>
      <w:r w:rsidRPr="00B55701">
        <w:t xml:space="preserve"> 2014; 1313: 17–34.</w:t>
      </w:r>
    </w:p>
    <w:p w14:paraId="23C72B17" w14:textId="77777777" w:rsidR="00B55701" w:rsidRPr="00B55701" w:rsidRDefault="00B55701" w:rsidP="00B55701">
      <w:pPr>
        <w:pStyle w:val="Bibliography"/>
      </w:pPr>
      <w:r w:rsidRPr="00B55701">
        <w:t xml:space="preserve">16. </w:t>
      </w:r>
      <w:r w:rsidRPr="00B55701">
        <w:tab/>
        <w:t xml:space="preserve">Hunsberger S, Zhao Y, Simon R. A Comparison of Phase II Study Strategies. </w:t>
      </w:r>
      <w:r w:rsidRPr="00B55701">
        <w:rPr>
          <w:i/>
          <w:iCs/>
        </w:rPr>
        <w:t>Clin Cancer Res</w:t>
      </w:r>
      <w:r w:rsidRPr="00B55701">
        <w:t xml:space="preserve"> 2009; 15: 5950–5955.</w:t>
      </w:r>
    </w:p>
    <w:p w14:paraId="2ACCE7C0" w14:textId="77777777" w:rsidR="00B55701" w:rsidRPr="00B55701" w:rsidRDefault="00B55701" w:rsidP="00B55701">
      <w:pPr>
        <w:pStyle w:val="Bibliography"/>
      </w:pPr>
      <w:r w:rsidRPr="00B55701">
        <w:t xml:space="preserve">17. </w:t>
      </w:r>
      <w:r w:rsidRPr="00B55701">
        <w:tab/>
      </w:r>
      <w:proofErr w:type="spellStart"/>
      <w:r w:rsidRPr="00B55701">
        <w:t>Thall</w:t>
      </w:r>
      <w:proofErr w:type="spellEnd"/>
      <w:r w:rsidRPr="00B55701">
        <w:t xml:space="preserve"> PF. A review of phase 2-3 clinical trial designs. </w:t>
      </w:r>
      <w:r w:rsidRPr="00B55701">
        <w:rPr>
          <w:i/>
          <w:iCs/>
        </w:rPr>
        <w:t>Lifetime Data Anal</w:t>
      </w:r>
      <w:r w:rsidRPr="00B55701">
        <w:t xml:space="preserve"> 2008; 14: 37–53.</w:t>
      </w:r>
    </w:p>
    <w:p w14:paraId="11E38BCA" w14:textId="77777777" w:rsidR="00B55701" w:rsidRPr="00B55701" w:rsidRDefault="00B55701" w:rsidP="00B55701">
      <w:pPr>
        <w:pStyle w:val="Bibliography"/>
      </w:pPr>
      <w:r w:rsidRPr="00B55701">
        <w:t xml:space="preserve">18. </w:t>
      </w:r>
      <w:r w:rsidRPr="00B55701">
        <w:tab/>
        <w:t xml:space="preserve">Coffey CS. Adaptive Design Across Stages of Therapeutic Development. In: </w:t>
      </w:r>
      <w:proofErr w:type="spellStart"/>
      <w:r w:rsidRPr="00B55701">
        <w:t>Ravina</w:t>
      </w:r>
      <w:proofErr w:type="spellEnd"/>
      <w:r w:rsidRPr="00B55701">
        <w:t xml:space="preserve"> B, Cummings J, McDermott M, et al. (eds) </w:t>
      </w:r>
      <w:r w:rsidRPr="00B55701">
        <w:rPr>
          <w:i/>
          <w:iCs/>
        </w:rPr>
        <w:t>Clinical Trials in Neurology: Design, Conduct, Analysis</w:t>
      </w:r>
      <w:r w:rsidRPr="00B55701">
        <w:t>. Cambridge: Cambridge University Press, pp. 91–100.</w:t>
      </w:r>
    </w:p>
    <w:p w14:paraId="61769275" w14:textId="77777777" w:rsidR="00B55701" w:rsidRPr="00B55701" w:rsidRDefault="00B55701" w:rsidP="00B55701">
      <w:pPr>
        <w:pStyle w:val="Bibliography"/>
      </w:pPr>
      <w:r w:rsidRPr="00B55701">
        <w:t xml:space="preserve">19. </w:t>
      </w:r>
      <w:r w:rsidRPr="00B55701">
        <w:tab/>
        <w:t xml:space="preserve">Cummings JL. Optimizing phase II of drug development for disease-modifying compounds. </w:t>
      </w:r>
      <w:proofErr w:type="spellStart"/>
      <w:r w:rsidRPr="00B55701">
        <w:rPr>
          <w:i/>
          <w:iCs/>
        </w:rPr>
        <w:t>Alzheimers</w:t>
      </w:r>
      <w:proofErr w:type="spellEnd"/>
      <w:r w:rsidRPr="00B55701">
        <w:rPr>
          <w:i/>
          <w:iCs/>
        </w:rPr>
        <w:t xml:space="preserve"> Dement</w:t>
      </w:r>
      <w:r w:rsidRPr="00B55701">
        <w:t xml:space="preserve"> 2008; 4: S15-20.</w:t>
      </w:r>
    </w:p>
    <w:p w14:paraId="1CDD76AF" w14:textId="77777777" w:rsidR="00B55701" w:rsidRPr="00B55701" w:rsidRDefault="00B55701" w:rsidP="00B55701">
      <w:pPr>
        <w:pStyle w:val="Bibliography"/>
      </w:pPr>
      <w:r w:rsidRPr="00B55701">
        <w:t xml:space="preserve">20. </w:t>
      </w:r>
      <w:r w:rsidRPr="00B55701">
        <w:tab/>
      </w:r>
      <w:proofErr w:type="spellStart"/>
      <w:r w:rsidRPr="00B55701">
        <w:t>Jahanshahi</w:t>
      </w:r>
      <w:proofErr w:type="spellEnd"/>
      <w:r w:rsidRPr="00B55701">
        <w:t xml:space="preserve"> M, Gregg K, Davis G, et al. The Use of External Controls in FDA Regulatory Decision Making. </w:t>
      </w:r>
      <w:proofErr w:type="spellStart"/>
      <w:r w:rsidRPr="00B55701">
        <w:rPr>
          <w:i/>
          <w:iCs/>
        </w:rPr>
        <w:t>Ther</w:t>
      </w:r>
      <w:proofErr w:type="spellEnd"/>
      <w:r w:rsidRPr="00B55701">
        <w:rPr>
          <w:i/>
          <w:iCs/>
        </w:rPr>
        <w:t xml:space="preserve"> </w:t>
      </w:r>
      <w:proofErr w:type="spellStart"/>
      <w:r w:rsidRPr="00B55701">
        <w:rPr>
          <w:i/>
          <w:iCs/>
        </w:rPr>
        <w:t>Innov</w:t>
      </w:r>
      <w:proofErr w:type="spellEnd"/>
      <w:r w:rsidRPr="00B55701">
        <w:rPr>
          <w:i/>
          <w:iCs/>
        </w:rPr>
        <w:t xml:space="preserve"> </w:t>
      </w:r>
      <w:proofErr w:type="spellStart"/>
      <w:r w:rsidRPr="00B55701">
        <w:rPr>
          <w:i/>
          <w:iCs/>
        </w:rPr>
        <w:t>Regul</w:t>
      </w:r>
      <w:proofErr w:type="spellEnd"/>
      <w:r w:rsidRPr="00B55701">
        <w:rPr>
          <w:i/>
          <w:iCs/>
        </w:rPr>
        <w:t xml:space="preserve"> Sci</w:t>
      </w:r>
      <w:r w:rsidRPr="00B55701">
        <w:t xml:space="preserve"> 2021; 55: 1019–1035.</w:t>
      </w:r>
    </w:p>
    <w:p w14:paraId="771EEBCA" w14:textId="77777777" w:rsidR="00B55701" w:rsidRPr="00B55701" w:rsidRDefault="00B55701" w:rsidP="00B55701">
      <w:pPr>
        <w:pStyle w:val="Bibliography"/>
      </w:pPr>
      <w:r w:rsidRPr="00B55701">
        <w:t xml:space="preserve">21. </w:t>
      </w:r>
      <w:r w:rsidRPr="00B55701">
        <w:tab/>
        <w:t xml:space="preserve">Schneider LS. Pragmatic Trials and Repurposed Drugs for Alzheimer Disease. </w:t>
      </w:r>
      <w:r w:rsidRPr="00B55701">
        <w:rPr>
          <w:i/>
          <w:iCs/>
        </w:rPr>
        <w:t>JAMA Neurol</w:t>
      </w:r>
      <w:r w:rsidRPr="00B55701">
        <w:t xml:space="preserve"> 2020; 77: 162–163.</w:t>
      </w:r>
    </w:p>
    <w:p w14:paraId="7848AAE0" w14:textId="77777777" w:rsidR="00B55701" w:rsidRPr="00B55701" w:rsidRDefault="00B55701" w:rsidP="00B55701">
      <w:pPr>
        <w:pStyle w:val="Bibliography"/>
      </w:pPr>
      <w:r w:rsidRPr="00B55701">
        <w:t xml:space="preserve">22. </w:t>
      </w:r>
      <w:r w:rsidRPr="00B55701">
        <w:tab/>
        <w:t xml:space="preserve">Fournier CN. Considerations for Amyotrophic Lateral Sclerosis (ALS) Clinical Trial Design. </w:t>
      </w:r>
      <w:r w:rsidRPr="00B55701">
        <w:rPr>
          <w:i/>
          <w:iCs/>
        </w:rPr>
        <w:t>Neurotherapeutics</w:t>
      </w:r>
      <w:r w:rsidRPr="00B55701">
        <w:t xml:space="preserve"> 2022; 19: 1180–1192.</w:t>
      </w:r>
    </w:p>
    <w:p w14:paraId="16D05561" w14:textId="77777777" w:rsidR="00B55701" w:rsidRPr="00B55701" w:rsidRDefault="00B55701" w:rsidP="00B55701">
      <w:pPr>
        <w:pStyle w:val="Bibliography"/>
      </w:pPr>
      <w:r w:rsidRPr="00B55701">
        <w:t xml:space="preserve">23. </w:t>
      </w:r>
      <w:r w:rsidRPr="00B55701">
        <w:tab/>
        <w:t xml:space="preserve">Qureshi AI, </w:t>
      </w:r>
      <w:proofErr w:type="spellStart"/>
      <w:r w:rsidRPr="00B55701">
        <w:t>Lobanova</w:t>
      </w:r>
      <w:proofErr w:type="spellEnd"/>
      <w:r w:rsidRPr="00B55701">
        <w:t xml:space="preserve"> I, Huang W, et al. Lessons Learned from Phase II and Phase III Trials Investigating Therapeutic Agents for Cerebral Ischemia Associated with Aneurysmal Subarachnoid Hemorrhage. </w:t>
      </w:r>
      <w:proofErr w:type="spellStart"/>
      <w:r w:rsidRPr="00B55701">
        <w:rPr>
          <w:i/>
          <w:iCs/>
        </w:rPr>
        <w:t>Neurocrit</w:t>
      </w:r>
      <w:proofErr w:type="spellEnd"/>
      <w:r w:rsidRPr="00B55701">
        <w:rPr>
          <w:i/>
          <w:iCs/>
        </w:rPr>
        <w:t xml:space="preserve"> Care</w:t>
      </w:r>
      <w:r w:rsidRPr="00B55701">
        <w:t xml:space="preserve"> 2022; 36: 662–681.</w:t>
      </w:r>
    </w:p>
    <w:p w14:paraId="51682368" w14:textId="77777777" w:rsidR="00B55701" w:rsidRPr="00B55701" w:rsidRDefault="00B55701" w:rsidP="00B55701">
      <w:pPr>
        <w:pStyle w:val="Bibliography"/>
      </w:pPr>
      <w:r w:rsidRPr="00B55701">
        <w:t xml:space="preserve">24. </w:t>
      </w:r>
      <w:r w:rsidRPr="00B55701">
        <w:tab/>
      </w:r>
      <w:proofErr w:type="spellStart"/>
      <w:r w:rsidRPr="00B55701">
        <w:t>Yeatts</w:t>
      </w:r>
      <w:proofErr w:type="spellEnd"/>
      <w:r w:rsidRPr="00B55701">
        <w:t xml:space="preserve"> SD. Novel Methodologic Approaches to Phase I, II, and III Trials. </w:t>
      </w:r>
      <w:r w:rsidRPr="00B55701">
        <w:rPr>
          <w:i/>
          <w:iCs/>
        </w:rPr>
        <w:t>Stroke</w:t>
      </w:r>
      <w:r w:rsidRPr="00B55701">
        <w:t xml:space="preserve"> 2013; 44: S116–S118.</w:t>
      </w:r>
    </w:p>
    <w:p w14:paraId="23233D53" w14:textId="77777777" w:rsidR="00B55701" w:rsidRPr="00B55701" w:rsidRDefault="00B55701" w:rsidP="00B55701">
      <w:pPr>
        <w:pStyle w:val="Bibliography"/>
      </w:pPr>
      <w:r w:rsidRPr="00B55701">
        <w:t xml:space="preserve">25. </w:t>
      </w:r>
      <w:r w:rsidRPr="00B55701">
        <w:tab/>
        <w:t xml:space="preserve">van den Berg LH, Sorenson E, </w:t>
      </w:r>
      <w:proofErr w:type="spellStart"/>
      <w:r w:rsidRPr="00B55701">
        <w:t>Gronseth</w:t>
      </w:r>
      <w:proofErr w:type="spellEnd"/>
      <w:r w:rsidRPr="00B55701">
        <w:t xml:space="preserve"> G, et al. Revised Airlie House consensus guidelines for design and implementation of ALS clinical trials. </w:t>
      </w:r>
      <w:r w:rsidRPr="00B55701">
        <w:rPr>
          <w:i/>
          <w:iCs/>
        </w:rPr>
        <w:t>Neurology</w:t>
      </w:r>
      <w:r w:rsidRPr="00B55701">
        <w:t xml:space="preserve"> 2019; 92: e1610–e1623.</w:t>
      </w:r>
    </w:p>
    <w:p w14:paraId="19F46C40" w14:textId="77777777" w:rsidR="00B55701" w:rsidRPr="00B55701" w:rsidRDefault="00B55701" w:rsidP="00B55701">
      <w:pPr>
        <w:pStyle w:val="Bibliography"/>
      </w:pPr>
      <w:r w:rsidRPr="00B55701">
        <w:lastRenderedPageBreak/>
        <w:t xml:space="preserve">26. </w:t>
      </w:r>
      <w:r w:rsidRPr="00B55701">
        <w:tab/>
      </w:r>
      <w:proofErr w:type="spellStart"/>
      <w:r w:rsidRPr="00B55701">
        <w:t>Ontaneda</w:t>
      </w:r>
      <w:proofErr w:type="spellEnd"/>
      <w:r w:rsidRPr="00B55701">
        <w:t xml:space="preserve"> D, Fox RJ, </w:t>
      </w:r>
      <w:proofErr w:type="spellStart"/>
      <w:r w:rsidRPr="00B55701">
        <w:t>Chataway</w:t>
      </w:r>
      <w:proofErr w:type="spellEnd"/>
      <w:r w:rsidRPr="00B55701">
        <w:t xml:space="preserve"> J. Clinical trials in progressive multiple sclerosis: lessons learned and future perspectives. </w:t>
      </w:r>
      <w:r w:rsidRPr="00B55701">
        <w:rPr>
          <w:i/>
          <w:iCs/>
        </w:rPr>
        <w:t>Lancet Neurol</w:t>
      </w:r>
      <w:r w:rsidRPr="00B55701">
        <w:t xml:space="preserve"> 2015; 14: 208–223.</w:t>
      </w:r>
    </w:p>
    <w:p w14:paraId="50E99795" w14:textId="77777777" w:rsidR="00B55701" w:rsidRPr="00B55701" w:rsidRDefault="00B55701" w:rsidP="00B55701">
      <w:pPr>
        <w:pStyle w:val="Bibliography"/>
      </w:pPr>
      <w:r w:rsidRPr="00B55701">
        <w:t xml:space="preserve">27. </w:t>
      </w:r>
      <w:r w:rsidRPr="00B55701">
        <w:tab/>
        <w:t xml:space="preserve">Gold M. Phase II clinical trials of anti–amyloid β antibodies: When is enough, enough? </w:t>
      </w:r>
      <w:proofErr w:type="spellStart"/>
      <w:r w:rsidRPr="00B55701">
        <w:rPr>
          <w:i/>
          <w:iCs/>
        </w:rPr>
        <w:t>Alzheimers</w:t>
      </w:r>
      <w:proofErr w:type="spellEnd"/>
      <w:r w:rsidRPr="00B55701">
        <w:rPr>
          <w:i/>
          <w:iCs/>
        </w:rPr>
        <w:t xml:space="preserve"> Dement (N Y)</w:t>
      </w:r>
      <w:r w:rsidRPr="00B55701">
        <w:t xml:space="preserve"> 2017; 3: 402–409.</w:t>
      </w:r>
    </w:p>
    <w:p w14:paraId="2C692225" w14:textId="77777777" w:rsidR="00B55701" w:rsidRPr="00B55701" w:rsidRDefault="00B55701" w:rsidP="00B55701">
      <w:pPr>
        <w:pStyle w:val="Bibliography"/>
      </w:pPr>
      <w:r w:rsidRPr="00B55701">
        <w:t xml:space="preserve">28. </w:t>
      </w:r>
      <w:r w:rsidRPr="00B55701">
        <w:tab/>
        <w:t xml:space="preserve">Egan MF, </w:t>
      </w:r>
      <w:proofErr w:type="spellStart"/>
      <w:r w:rsidRPr="00B55701">
        <w:t>Kost</w:t>
      </w:r>
      <w:proofErr w:type="spellEnd"/>
      <w:r w:rsidRPr="00B55701">
        <w:t xml:space="preserve"> J, </w:t>
      </w:r>
      <w:proofErr w:type="spellStart"/>
      <w:r w:rsidRPr="00B55701">
        <w:t>Tariot</w:t>
      </w:r>
      <w:proofErr w:type="spellEnd"/>
      <w:r w:rsidRPr="00B55701">
        <w:t xml:space="preserve"> PN, et al. Randomized Trial of </w:t>
      </w:r>
      <w:proofErr w:type="spellStart"/>
      <w:r w:rsidRPr="00B55701">
        <w:t>Verubecestat</w:t>
      </w:r>
      <w:proofErr w:type="spellEnd"/>
      <w:r w:rsidRPr="00B55701">
        <w:t xml:space="preserve"> for Mild-to-Moderate Alzheimer’s Disease. </w:t>
      </w:r>
      <w:r w:rsidRPr="00B55701">
        <w:rPr>
          <w:i/>
          <w:iCs/>
        </w:rPr>
        <w:t>New England Journal of Medicine</w:t>
      </w:r>
      <w:r w:rsidRPr="00B55701">
        <w:t xml:space="preserve"> 2018; 378: 1691–1703.</w:t>
      </w:r>
    </w:p>
    <w:p w14:paraId="584FB850" w14:textId="77777777" w:rsidR="00B55701" w:rsidRPr="00B55701" w:rsidRDefault="00B55701" w:rsidP="00B55701">
      <w:pPr>
        <w:pStyle w:val="Bibliography"/>
      </w:pPr>
      <w:r w:rsidRPr="00B55701">
        <w:t xml:space="preserve">29. </w:t>
      </w:r>
      <w:r w:rsidRPr="00B55701">
        <w:tab/>
        <w:t xml:space="preserve">Budd </w:t>
      </w:r>
      <w:proofErr w:type="spellStart"/>
      <w:r w:rsidRPr="00B55701">
        <w:t>Haeberlein</w:t>
      </w:r>
      <w:proofErr w:type="spellEnd"/>
      <w:r w:rsidRPr="00B55701">
        <w:t xml:space="preserve"> S, </w:t>
      </w:r>
      <w:proofErr w:type="spellStart"/>
      <w:r w:rsidRPr="00B55701">
        <w:t>Aisen</w:t>
      </w:r>
      <w:proofErr w:type="spellEnd"/>
      <w:r w:rsidRPr="00B55701">
        <w:t xml:space="preserve"> PS, </w:t>
      </w:r>
      <w:proofErr w:type="spellStart"/>
      <w:r w:rsidRPr="00B55701">
        <w:t>Barkhof</w:t>
      </w:r>
      <w:proofErr w:type="spellEnd"/>
      <w:r w:rsidRPr="00B55701">
        <w:t xml:space="preserve"> F, et al. Two Randomized Phase 3 Studies of Aducanumab in Early Alzheimer’s Disease. </w:t>
      </w:r>
      <w:r w:rsidRPr="00B55701">
        <w:rPr>
          <w:i/>
          <w:iCs/>
        </w:rPr>
        <w:t xml:space="preserve">J </w:t>
      </w:r>
      <w:proofErr w:type="spellStart"/>
      <w:r w:rsidRPr="00B55701">
        <w:rPr>
          <w:i/>
          <w:iCs/>
        </w:rPr>
        <w:t>Prev</w:t>
      </w:r>
      <w:proofErr w:type="spellEnd"/>
      <w:r w:rsidRPr="00B55701">
        <w:rPr>
          <w:i/>
          <w:iCs/>
        </w:rPr>
        <w:t xml:space="preserve"> </w:t>
      </w:r>
      <w:proofErr w:type="spellStart"/>
      <w:r w:rsidRPr="00B55701">
        <w:rPr>
          <w:i/>
          <w:iCs/>
        </w:rPr>
        <w:t>Alzheimers</w:t>
      </w:r>
      <w:proofErr w:type="spellEnd"/>
      <w:r w:rsidRPr="00B55701">
        <w:rPr>
          <w:i/>
          <w:iCs/>
        </w:rPr>
        <w:t xml:space="preserve"> Dis</w:t>
      </w:r>
      <w:r w:rsidRPr="00B55701">
        <w:t xml:space="preserve"> 2022; 9: 197–210.</w:t>
      </w:r>
    </w:p>
    <w:p w14:paraId="055EAADC" w14:textId="77777777" w:rsidR="00B55701" w:rsidRPr="00B55701" w:rsidRDefault="00B55701" w:rsidP="00B55701">
      <w:pPr>
        <w:pStyle w:val="Bibliography"/>
      </w:pPr>
      <w:r w:rsidRPr="00B55701">
        <w:t xml:space="preserve">30. </w:t>
      </w:r>
      <w:r w:rsidRPr="00B55701">
        <w:tab/>
      </w:r>
      <w:proofErr w:type="spellStart"/>
      <w:r w:rsidRPr="00B55701">
        <w:t>Feustel</w:t>
      </w:r>
      <w:proofErr w:type="spellEnd"/>
      <w:r w:rsidRPr="00B55701">
        <w:t xml:space="preserve"> AC, MacPherson A, Fergusson DA, et al. Risks and benefits of unapproved disease-modifying treatments for neurodegenerative disease. </w:t>
      </w:r>
      <w:r w:rsidRPr="00B55701">
        <w:rPr>
          <w:i/>
          <w:iCs/>
        </w:rPr>
        <w:t>Neurology</w:t>
      </w:r>
      <w:r w:rsidRPr="00B55701">
        <w:t xml:space="preserve"> 2020; 94: e1–e14.</w:t>
      </w:r>
    </w:p>
    <w:p w14:paraId="1BCD6C93" w14:textId="77777777" w:rsidR="00B55701" w:rsidRPr="00B55701" w:rsidRDefault="00B55701" w:rsidP="00B55701">
      <w:pPr>
        <w:pStyle w:val="Bibliography"/>
      </w:pPr>
      <w:r w:rsidRPr="00B55701">
        <w:t xml:space="preserve">31. </w:t>
      </w:r>
      <w:r w:rsidRPr="00B55701">
        <w:tab/>
        <w:t xml:space="preserve">Fox RJ, </w:t>
      </w:r>
      <w:proofErr w:type="spellStart"/>
      <w:r w:rsidRPr="00B55701">
        <w:t>Chataway</w:t>
      </w:r>
      <w:proofErr w:type="spellEnd"/>
      <w:r w:rsidRPr="00B55701">
        <w:t xml:space="preserve"> J. Advancing Trial Design in Progressive Multiple Sclerosis. </w:t>
      </w:r>
      <w:proofErr w:type="spellStart"/>
      <w:r w:rsidRPr="00B55701">
        <w:rPr>
          <w:i/>
          <w:iCs/>
        </w:rPr>
        <w:t>Mult</w:t>
      </w:r>
      <w:proofErr w:type="spellEnd"/>
      <w:r w:rsidRPr="00B55701">
        <w:rPr>
          <w:i/>
          <w:iCs/>
        </w:rPr>
        <w:t xml:space="preserve"> </w:t>
      </w:r>
      <w:proofErr w:type="spellStart"/>
      <w:r w:rsidRPr="00B55701">
        <w:rPr>
          <w:i/>
          <w:iCs/>
        </w:rPr>
        <w:t>Scler</w:t>
      </w:r>
      <w:proofErr w:type="spellEnd"/>
      <w:r w:rsidRPr="00B55701">
        <w:t xml:space="preserve"> 2017; 23: 1573–1578.</w:t>
      </w:r>
    </w:p>
    <w:p w14:paraId="32CB1526" w14:textId="77777777" w:rsidR="00B55701" w:rsidRPr="00B55701" w:rsidRDefault="00B55701" w:rsidP="00B55701">
      <w:pPr>
        <w:pStyle w:val="Bibliography"/>
      </w:pPr>
      <w:r w:rsidRPr="00B55701">
        <w:t xml:space="preserve">32. </w:t>
      </w:r>
      <w:r w:rsidRPr="00B55701">
        <w:tab/>
        <w:t xml:space="preserve">Mullane K, Williams M. Alzheimer’s disease (AD) therapeutics – 1: Repeated clinical failures continue to question the amyloid hypothesis of AD and the current understanding of AD causality. </w:t>
      </w:r>
      <w:r w:rsidRPr="00B55701">
        <w:rPr>
          <w:i/>
          <w:iCs/>
        </w:rPr>
        <w:t>Biochemical Pharmacology</w:t>
      </w:r>
      <w:r w:rsidRPr="00B55701">
        <w:t xml:space="preserve"> 2018; 158: 359–375.</w:t>
      </w:r>
    </w:p>
    <w:p w14:paraId="33F7332A" w14:textId="77777777" w:rsidR="00B55701" w:rsidRPr="00B55701" w:rsidRDefault="00B55701" w:rsidP="00B55701">
      <w:pPr>
        <w:pStyle w:val="Bibliography"/>
      </w:pPr>
      <w:r w:rsidRPr="00B55701">
        <w:t xml:space="preserve">33. </w:t>
      </w:r>
      <w:r w:rsidRPr="00B55701">
        <w:tab/>
      </w:r>
      <w:proofErr w:type="spellStart"/>
      <w:r w:rsidRPr="00B55701">
        <w:t>Mitsumoto</w:t>
      </w:r>
      <w:proofErr w:type="spellEnd"/>
      <w:r w:rsidRPr="00B55701">
        <w:t xml:space="preserve"> H, Brooks BR, </w:t>
      </w:r>
      <w:proofErr w:type="spellStart"/>
      <w:r w:rsidRPr="00B55701">
        <w:t>Silani</w:t>
      </w:r>
      <w:proofErr w:type="spellEnd"/>
      <w:r w:rsidRPr="00B55701">
        <w:t xml:space="preserve"> V. Clinical trials in amyotrophic lateral sclerosis: why so many negative trials and how can trials be improved? </w:t>
      </w:r>
      <w:r w:rsidRPr="00B55701">
        <w:rPr>
          <w:i/>
          <w:iCs/>
        </w:rPr>
        <w:t>Lancet Neurol</w:t>
      </w:r>
      <w:r w:rsidRPr="00B55701">
        <w:t xml:space="preserve"> 2014; 13: 1127–1138.</w:t>
      </w:r>
    </w:p>
    <w:p w14:paraId="2D729C5D" w14:textId="77777777" w:rsidR="00B55701" w:rsidRPr="00B55701" w:rsidRDefault="00B55701" w:rsidP="00B55701">
      <w:pPr>
        <w:pStyle w:val="Bibliography"/>
      </w:pPr>
      <w:r w:rsidRPr="00B55701">
        <w:t xml:space="preserve">34. </w:t>
      </w:r>
      <w:r w:rsidRPr="00B55701">
        <w:tab/>
        <w:t xml:space="preserve">Commissioner O of the. 22 Case Studies Where Phase 2 and Phase 3 Trials Had Divergent Results. </w:t>
      </w:r>
      <w:r w:rsidRPr="00B55701">
        <w:rPr>
          <w:i/>
          <w:iCs/>
        </w:rPr>
        <w:t>FDA</w:t>
      </w:r>
      <w:r w:rsidRPr="00B55701">
        <w:t>, https://www.fda.gov/about-fda/reports/22-case-studies-where-phase-2-and-phase-3-trials-had-divergent-results (2019, accessed 11 October 2020).</w:t>
      </w:r>
    </w:p>
    <w:p w14:paraId="20E567EA" w14:textId="77777777" w:rsidR="00B55701" w:rsidRPr="00B55701" w:rsidRDefault="00B55701" w:rsidP="00B55701">
      <w:pPr>
        <w:pStyle w:val="Bibliography"/>
      </w:pPr>
      <w:r w:rsidRPr="00B55701">
        <w:t xml:space="preserve">35. </w:t>
      </w:r>
      <w:r w:rsidRPr="00B55701">
        <w:tab/>
        <w:t xml:space="preserve">Holloway RG, </w:t>
      </w:r>
      <w:proofErr w:type="spellStart"/>
      <w:r w:rsidRPr="00B55701">
        <w:t>Siderowf</w:t>
      </w:r>
      <w:proofErr w:type="spellEnd"/>
      <w:r w:rsidRPr="00B55701">
        <w:t xml:space="preserve"> AD. Selecting Outcome Measures. In: </w:t>
      </w:r>
      <w:proofErr w:type="spellStart"/>
      <w:r w:rsidRPr="00B55701">
        <w:t>Ravina</w:t>
      </w:r>
      <w:proofErr w:type="spellEnd"/>
      <w:r w:rsidRPr="00B55701">
        <w:t xml:space="preserve"> B, Cummings J, McDermott M, et al. (eds) </w:t>
      </w:r>
      <w:r w:rsidRPr="00B55701">
        <w:rPr>
          <w:i/>
          <w:iCs/>
        </w:rPr>
        <w:t>Clinical Trials in Neurology: Design, Conduct, Analysis</w:t>
      </w:r>
      <w:r w:rsidRPr="00B55701">
        <w:t>. Cambridge: Cambridge University Press, pp. 69–77.</w:t>
      </w:r>
    </w:p>
    <w:p w14:paraId="1BD04477" w14:textId="77777777" w:rsidR="00B55701" w:rsidRPr="00B55701" w:rsidRDefault="00B55701" w:rsidP="00B55701">
      <w:pPr>
        <w:pStyle w:val="Bibliography"/>
      </w:pPr>
      <w:r w:rsidRPr="00B55701">
        <w:t xml:space="preserve">36. </w:t>
      </w:r>
      <w:r w:rsidRPr="00B55701">
        <w:tab/>
        <w:t xml:space="preserve">Howard RB, Sayeed I, Stein DG. Suboptimal Dosing Parameters as Possible Factors in the Negative Phase III Clinical Trials of Progesterone for Traumatic Brain Injury. </w:t>
      </w:r>
      <w:r w:rsidRPr="00B55701">
        <w:rPr>
          <w:i/>
          <w:iCs/>
        </w:rPr>
        <w:t>J Neurotrauma</w:t>
      </w:r>
      <w:r w:rsidRPr="00B55701">
        <w:t xml:space="preserve"> 2017; 34: 1915–1918.</w:t>
      </w:r>
    </w:p>
    <w:p w14:paraId="1FDF5582" w14:textId="77777777" w:rsidR="00B55701" w:rsidRPr="00B55701" w:rsidRDefault="00B55701" w:rsidP="00B55701">
      <w:pPr>
        <w:pStyle w:val="Bibliography"/>
      </w:pPr>
      <w:r w:rsidRPr="00B55701">
        <w:t xml:space="preserve">37. </w:t>
      </w:r>
      <w:r w:rsidRPr="00B55701">
        <w:tab/>
      </w:r>
      <w:proofErr w:type="spellStart"/>
      <w:r w:rsidRPr="00B55701">
        <w:t>Lammertse</w:t>
      </w:r>
      <w:proofErr w:type="spellEnd"/>
      <w:r w:rsidRPr="00B55701">
        <w:t xml:space="preserve"> D, </w:t>
      </w:r>
      <w:proofErr w:type="spellStart"/>
      <w:r w:rsidRPr="00B55701">
        <w:t>Tuszynski</w:t>
      </w:r>
      <w:proofErr w:type="spellEnd"/>
      <w:r w:rsidRPr="00B55701">
        <w:t xml:space="preserve"> M, Steeves J, et al. Guidelines for the conduct of clinical trials for spinal cord injury as developed by the ICCP panel: clinical trial design. </w:t>
      </w:r>
      <w:r w:rsidRPr="00B55701">
        <w:rPr>
          <w:i/>
          <w:iCs/>
        </w:rPr>
        <w:t>Spinal Cord</w:t>
      </w:r>
      <w:r w:rsidRPr="00B55701">
        <w:t xml:space="preserve"> 2007; 45: 232–242.</w:t>
      </w:r>
    </w:p>
    <w:p w14:paraId="55E0329E" w14:textId="77777777" w:rsidR="00B55701" w:rsidRPr="00B55701" w:rsidRDefault="00B55701" w:rsidP="00B55701">
      <w:pPr>
        <w:pStyle w:val="Bibliography"/>
      </w:pPr>
      <w:r w:rsidRPr="00B55701">
        <w:t xml:space="preserve">38. </w:t>
      </w:r>
      <w:r w:rsidRPr="00B55701">
        <w:tab/>
        <w:t xml:space="preserve">Stein DG. Lost in translation: understanding the failure of the progesterone/traumatic brain injury Phase III trials. </w:t>
      </w:r>
      <w:r w:rsidRPr="00B55701">
        <w:rPr>
          <w:i/>
          <w:iCs/>
        </w:rPr>
        <w:t>Future Neurology</w:t>
      </w:r>
      <w:r w:rsidRPr="00B55701">
        <w:t xml:space="preserve"> 2016; 11: 9–13.</w:t>
      </w:r>
    </w:p>
    <w:p w14:paraId="1502C1CD" w14:textId="77777777" w:rsidR="00B55701" w:rsidRPr="00B55701" w:rsidRDefault="00B55701" w:rsidP="00B55701">
      <w:pPr>
        <w:pStyle w:val="Bibliography"/>
      </w:pPr>
      <w:r w:rsidRPr="00B55701">
        <w:t xml:space="preserve">39. </w:t>
      </w:r>
      <w:r w:rsidRPr="00B55701">
        <w:tab/>
        <w:t xml:space="preserve">Bullock MR, Merchant RE, Choi SC, et al. Outcome measures for clinical trials in neurotrauma. </w:t>
      </w:r>
      <w:proofErr w:type="spellStart"/>
      <w:r w:rsidRPr="00B55701">
        <w:rPr>
          <w:i/>
          <w:iCs/>
        </w:rPr>
        <w:t>Neurosurg</w:t>
      </w:r>
      <w:proofErr w:type="spellEnd"/>
      <w:r w:rsidRPr="00B55701">
        <w:rPr>
          <w:i/>
          <w:iCs/>
        </w:rPr>
        <w:t xml:space="preserve"> Focus</w:t>
      </w:r>
      <w:r w:rsidRPr="00B55701">
        <w:t xml:space="preserve"> 2002; 13: ECP1.</w:t>
      </w:r>
    </w:p>
    <w:p w14:paraId="25D18641" w14:textId="77777777" w:rsidR="00B55701" w:rsidRPr="00B55701" w:rsidRDefault="00B55701" w:rsidP="00B55701">
      <w:pPr>
        <w:pStyle w:val="Bibliography"/>
      </w:pPr>
      <w:r w:rsidRPr="00B55701">
        <w:lastRenderedPageBreak/>
        <w:t xml:space="preserve">40. </w:t>
      </w:r>
      <w:r w:rsidRPr="00B55701">
        <w:tab/>
        <w:t xml:space="preserve">Peck CC, Cross JT. “Getting the Dose Right”: Facts, a Blueprint, and Encouragements. </w:t>
      </w:r>
      <w:r w:rsidRPr="00B55701">
        <w:rPr>
          <w:i/>
          <w:iCs/>
        </w:rPr>
        <w:t>Clinical Pharmacology &amp; Therapeutics</w:t>
      </w:r>
      <w:r w:rsidRPr="00B55701">
        <w:t xml:space="preserve"> 2007; 82: 12–14.</w:t>
      </w:r>
    </w:p>
    <w:p w14:paraId="7218289A" w14:textId="77777777" w:rsidR="00B55701" w:rsidRPr="00B55701" w:rsidRDefault="00B55701" w:rsidP="00B55701">
      <w:pPr>
        <w:pStyle w:val="Bibliography"/>
      </w:pPr>
      <w:r w:rsidRPr="00B55701">
        <w:t xml:space="preserve">41. </w:t>
      </w:r>
      <w:r w:rsidRPr="00B55701">
        <w:tab/>
        <w:t xml:space="preserve">Peck C. Preventing </w:t>
      </w:r>
      <w:proofErr w:type="spellStart"/>
      <w:r w:rsidRPr="00B55701">
        <w:t>Postmarketing</w:t>
      </w:r>
      <w:proofErr w:type="spellEnd"/>
      <w:r w:rsidRPr="00B55701">
        <w:t xml:space="preserve"> Changes in Recommended Doses and Marketing Withdrawals. In: </w:t>
      </w:r>
      <w:proofErr w:type="spellStart"/>
      <w:r w:rsidRPr="00B55701">
        <w:t>Venitz</w:t>
      </w:r>
      <w:proofErr w:type="spellEnd"/>
      <w:r w:rsidRPr="00B55701">
        <w:t xml:space="preserve"> J, </w:t>
      </w:r>
      <w:proofErr w:type="spellStart"/>
      <w:r w:rsidRPr="00B55701">
        <w:t>Sittner</w:t>
      </w:r>
      <w:proofErr w:type="spellEnd"/>
      <w:r w:rsidRPr="00B55701">
        <w:t xml:space="preserve"> W (eds) </w:t>
      </w:r>
      <w:r w:rsidRPr="00B55701">
        <w:rPr>
          <w:i/>
          <w:iCs/>
        </w:rPr>
        <w:t>Appropriate Dose Selection — How to Optimize Clinical Drug Development</w:t>
      </w:r>
      <w:r w:rsidRPr="00B55701">
        <w:t>. Berlin, Heidelberg: Springer, 2007, pp. 209–216.</w:t>
      </w:r>
    </w:p>
    <w:p w14:paraId="23DA969B" w14:textId="77777777" w:rsidR="00B55701" w:rsidRPr="00B55701" w:rsidRDefault="00B55701" w:rsidP="00B55701">
      <w:pPr>
        <w:pStyle w:val="Bibliography"/>
      </w:pPr>
      <w:r w:rsidRPr="00B55701">
        <w:t xml:space="preserve">42. </w:t>
      </w:r>
      <w:r w:rsidRPr="00B55701">
        <w:tab/>
        <w:t xml:space="preserve">Cross J, Lee H, </w:t>
      </w:r>
      <w:proofErr w:type="spellStart"/>
      <w:r w:rsidRPr="00B55701">
        <w:t>Westelinck</w:t>
      </w:r>
      <w:proofErr w:type="spellEnd"/>
      <w:r w:rsidRPr="00B55701">
        <w:t xml:space="preserve"> A, et al. </w:t>
      </w:r>
      <w:proofErr w:type="spellStart"/>
      <w:r w:rsidRPr="00B55701">
        <w:t>Postmarketing</w:t>
      </w:r>
      <w:proofErr w:type="spellEnd"/>
      <w:r w:rsidRPr="00B55701">
        <w:t xml:space="preserve"> drug dosage changes of 499 FDA-approved new molecular entities, 1980-1999. </w:t>
      </w:r>
      <w:proofErr w:type="spellStart"/>
      <w:r w:rsidRPr="00B55701">
        <w:rPr>
          <w:i/>
          <w:iCs/>
        </w:rPr>
        <w:t>Pharmacoepidemiol</w:t>
      </w:r>
      <w:proofErr w:type="spellEnd"/>
      <w:r w:rsidRPr="00B55701">
        <w:rPr>
          <w:i/>
          <w:iCs/>
        </w:rPr>
        <w:t xml:space="preserve"> Drug </w:t>
      </w:r>
      <w:proofErr w:type="spellStart"/>
      <w:r w:rsidRPr="00B55701">
        <w:rPr>
          <w:i/>
          <w:iCs/>
        </w:rPr>
        <w:t>Saf</w:t>
      </w:r>
      <w:proofErr w:type="spellEnd"/>
      <w:r w:rsidRPr="00B55701">
        <w:t xml:space="preserve"> 2002; 11: 439–446.</w:t>
      </w:r>
    </w:p>
    <w:p w14:paraId="13D07920" w14:textId="77777777" w:rsidR="00B55701" w:rsidRPr="00B55701" w:rsidRDefault="00B55701" w:rsidP="00B55701">
      <w:pPr>
        <w:pStyle w:val="Bibliography"/>
      </w:pPr>
      <w:r w:rsidRPr="00B55701">
        <w:t xml:space="preserve">43. </w:t>
      </w:r>
      <w:r w:rsidRPr="00B55701">
        <w:tab/>
      </w:r>
      <w:proofErr w:type="spellStart"/>
      <w:r w:rsidRPr="00B55701">
        <w:t>Doggrell</w:t>
      </w:r>
      <w:proofErr w:type="spellEnd"/>
      <w:r w:rsidRPr="00B55701">
        <w:t xml:space="preserve"> SA. Lessons that can be learnt from the failure of </w:t>
      </w:r>
      <w:proofErr w:type="spellStart"/>
      <w:r w:rsidRPr="00B55701">
        <w:t>verubecestat</w:t>
      </w:r>
      <w:proofErr w:type="spellEnd"/>
      <w:r w:rsidRPr="00B55701">
        <w:t xml:space="preserve"> in Alzheimer’s disease. </w:t>
      </w:r>
      <w:r w:rsidRPr="00B55701">
        <w:rPr>
          <w:i/>
          <w:iCs/>
        </w:rPr>
        <w:t>Expert Opinion on Pharmacotherapy</w:t>
      </w:r>
      <w:r w:rsidRPr="00B55701">
        <w:t xml:space="preserve"> 2019; 20: 2095–2099.</w:t>
      </w:r>
    </w:p>
    <w:p w14:paraId="3FC378AC" w14:textId="77777777" w:rsidR="00B55701" w:rsidRPr="00B55701" w:rsidRDefault="00B55701" w:rsidP="00B55701">
      <w:pPr>
        <w:pStyle w:val="Bibliography"/>
      </w:pPr>
      <w:r w:rsidRPr="00B55701">
        <w:t xml:space="preserve">44. </w:t>
      </w:r>
      <w:r w:rsidRPr="00B55701">
        <w:tab/>
      </w:r>
      <w:proofErr w:type="spellStart"/>
      <w:r w:rsidRPr="00B55701">
        <w:t>Toyn</w:t>
      </w:r>
      <w:proofErr w:type="spellEnd"/>
      <w:r w:rsidRPr="00B55701">
        <w:t xml:space="preserve"> J. What lessons can be learned from failed Alzheimer’s disease trials? </w:t>
      </w:r>
      <w:r w:rsidRPr="00B55701">
        <w:rPr>
          <w:i/>
          <w:iCs/>
        </w:rPr>
        <w:t>Expert Review of Clinical Pharmacology</w:t>
      </w:r>
      <w:r w:rsidRPr="00B55701">
        <w:t xml:space="preserve"> 2015; 8: 267–269.</w:t>
      </w:r>
    </w:p>
    <w:p w14:paraId="48F9333A" w14:textId="77777777" w:rsidR="00B55701" w:rsidRPr="00B55701" w:rsidRDefault="00B55701" w:rsidP="00B55701">
      <w:pPr>
        <w:pStyle w:val="Bibliography"/>
      </w:pPr>
      <w:r w:rsidRPr="00B55701">
        <w:t xml:space="preserve">45. </w:t>
      </w:r>
      <w:r w:rsidRPr="00B55701">
        <w:tab/>
        <w:t xml:space="preserve">Mehta D, Jackson R, Paul G, et al. Why do trials for Alzheimer’s disease drugs keep failing? A discontinued drug perspective for 2010-2015. </w:t>
      </w:r>
      <w:r w:rsidRPr="00B55701">
        <w:rPr>
          <w:i/>
          <w:iCs/>
        </w:rPr>
        <w:t>Expert Opinion on Investigational Drugs</w:t>
      </w:r>
      <w:r w:rsidRPr="00B55701">
        <w:t xml:space="preserve"> 2017; 26: 735–739.</w:t>
      </w:r>
    </w:p>
    <w:p w14:paraId="1B2F229F" w14:textId="77777777" w:rsidR="00B55701" w:rsidRPr="00B55701" w:rsidRDefault="00B55701" w:rsidP="00B55701">
      <w:pPr>
        <w:pStyle w:val="Bibliography"/>
      </w:pPr>
      <w:r w:rsidRPr="00B55701">
        <w:t xml:space="preserve">46. </w:t>
      </w:r>
      <w:r w:rsidRPr="00B55701">
        <w:tab/>
        <w:t xml:space="preserve">Cummings J. Lessons Learned from Alzheimer Disease: Clinical Trials with Negative Outcomes. </w:t>
      </w:r>
      <w:r w:rsidRPr="00B55701">
        <w:rPr>
          <w:i/>
          <w:iCs/>
        </w:rPr>
        <w:t xml:space="preserve">Clin </w:t>
      </w:r>
      <w:proofErr w:type="spellStart"/>
      <w:r w:rsidRPr="00B55701">
        <w:rPr>
          <w:i/>
          <w:iCs/>
        </w:rPr>
        <w:t>Transl</w:t>
      </w:r>
      <w:proofErr w:type="spellEnd"/>
      <w:r w:rsidRPr="00B55701">
        <w:rPr>
          <w:i/>
          <w:iCs/>
        </w:rPr>
        <w:t xml:space="preserve"> Sci</w:t>
      </w:r>
      <w:r w:rsidRPr="00B55701">
        <w:t xml:space="preserve"> 2018; 11: 147–152.</w:t>
      </w:r>
    </w:p>
    <w:p w14:paraId="7A4FEC79" w14:textId="77777777" w:rsidR="00B55701" w:rsidRPr="00B55701" w:rsidRDefault="00B55701" w:rsidP="00B55701">
      <w:pPr>
        <w:pStyle w:val="Bibliography"/>
      </w:pPr>
      <w:r w:rsidRPr="00B55701">
        <w:t xml:space="preserve">47. </w:t>
      </w:r>
      <w:r w:rsidRPr="00B55701">
        <w:tab/>
        <w:t xml:space="preserve">Greenberg BD, Carrillo MC, Ryan JM, et al. Improving Alzheimer’s disease phase II clinical trials. </w:t>
      </w:r>
      <w:proofErr w:type="spellStart"/>
      <w:r w:rsidRPr="00B55701">
        <w:rPr>
          <w:i/>
          <w:iCs/>
        </w:rPr>
        <w:t>Alzheimers</w:t>
      </w:r>
      <w:proofErr w:type="spellEnd"/>
      <w:r w:rsidRPr="00B55701">
        <w:rPr>
          <w:i/>
          <w:iCs/>
        </w:rPr>
        <w:t xml:space="preserve"> Dement</w:t>
      </w:r>
      <w:r w:rsidRPr="00B55701">
        <w:t xml:space="preserve"> 2013; 9: 39–49.</w:t>
      </w:r>
    </w:p>
    <w:p w14:paraId="672FDF6E" w14:textId="77777777" w:rsidR="00B55701" w:rsidRPr="00B55701" w:rsidRDefault="00B55701" w:rsidP="00B55701">
      <w:pPr>
        <w:pStyle w:val="Bibliography"/>
      </w:pPr>
      <w:r w:rsidRPr="00B55701">
        <w:t xml:space="preserve">48. </w:t>
      </w:r>
      <w:r w:rsidRPr="00B55701">
        <w:tab/>
      </w:r>
      <w:proofErr w:type="spellStart"/>
      <w:r w:rsidRPr="00B55701">
        <w:t>Vissers</w:t>
      </w:r>
      <w:proofErr w:type="spellEnd"/>
      <w:r w:rsidRPr="00B55701">
        <w:t xml:space="preserve"> MFJM, </w:t>
      </w:r>
      <w:proofErr w:type="spellStart"/>
      <w:r w:rsidRPr="00B55701">
        <w:t>Heuberger</w:t>
      </w:r>
      <w:proofErr w:type="spellEnd"/>
      <w:r w:rsidRPr="00B55701">
        <w:t xml:space="preserve"> JAAC, Groeneveld GJ. Targeting for Success: Demonstrating Proof-of-Concept with Mechanistic Early Phase Clinical Pharmacology Studies for Disease-Modification in Neurodegenerative Disorders. </w:t>
      </w:r>
      <w:r w:rsidRPr="00B55701">
        <w:rPr>
          <w:i/>
          <w:iCs/>
        </w:rPr>
        <w:t>Int J Mol Sci</w:t>
      </w:r>
      <w:r w:rsidRPr="00B55701">
        <w:t xml:space="preserve"> 2021; 22: 1615.</w:t>
      </w:r>
    </w:p>
    <w:p w14:paraId="329B7A5E" w14:textId="77777777" w:rsidR="00B55701" w:rsidRPr="00B55701" w:rsidRDefault="00B55701" w:rsidP="00B55701">
      <w:pPr>
        <w:pStyle w:val="Bibliography"/>
      </w:pPr>
      <w:r w:rsidRPr="00B55701">
        <w:t xml:space="preserve">49. </w:t>
      </w:r>
      <w:r w:rsidRPr="00B55701">
        <w:tab/>
        <w:t xml:space="preserve">Potter WZ. Optimizing early Go/No Go decisions in CNS drug development. </w:t>
      </w:r>
      <w:r w:rsidRPr="00B55701">
        <w:rPr>
          <w:i/>
          <w:iCs/>
        </w:rPr>
        <w:t xml:space="preserve">Expert Rev Clin </w:t>
      </w:r>
      <w:proofErr w:type="spellStart"/>
      <w:r w:rsidRPr="00B55701">
        <w:rPr>
          <w:i/>
          <w:iCs/>
        </w:rPr>
        <w:t>Pharmacol</w:t>
      </w:r>
      <w:proofErr w:type="spellEnd"/>
      <w:r w:rsidRPr="00B55701">
        <w:t xml:space="preserve"> 2015; 8: 155–157.</w:t>
      </w:r>
    </w:p>
    <w:p w14:paraId="11B24836" w14:textId="77777777" w:rsidR="00B55701" w:rsidRPr="00B55701" w:rsidRDefault="00B55701" w:rsidP="00B55701">
      <w:pPr>
        <w:pStyle w:val="Bibliography"/>
      </w:pPr>
      <w:r w:rsidRPr="00B55701">
        <w:t xml:space="preserve">50. </w:t>
      </w:r>
      <w:r w:rsidRPr="00B55701">
        <w:tab/>
        <w:t xml:space="preserve">A controlled trial of recombinant methionyl human BDNF in ALS: The BDNF Study Group (Phase III). </w:t>
      </w:r>
      <w:r w:rsidRPr="00B55701">
        <w:rPr>
          <w:i/>
          <w:iCs/>
        </w:rPr>
        <w:t>Neurology</w:t>
      </w:r>
      <w:r w:rsidRPr="00B55701">
        <w:t xml:space="preserve"> 1999; 52: 1427–1433.</w:t>
      </w:r>
    </w:p>
    <w:p w14:paraId="7F88EDD8" w14:textId="77777777" w:rsidR="00B55701" w:rsidRPr="00B55701" w:rsidRDefault="00B55701" w:rsidP="00B55701">
      <w:pPr>
        <w:pStyle w:val="Bibliography"/>
      </w:pPr>
      <w:r w:rsidRPr="00B55701">
        <w:t xml:space="preserve">51. </w:t>
      </w:r>
      <w:r w:rsidRPr="00B55701">
        <w:tab/>
      </w:r>
      <w:proofErr w:type="spellStart"/>
      <w:r w:rsidRPr="00B55701">
        <w:t>Selkoe</w:t>
      </w:r>
      <w:proofErr w:type="spellEnd"/>
      <w:r w:rsidRPr="00B55701">
        <w:t xml:space="preserve"> DJ. Resolving controversies on the path to Alzheimer’s therapeutics. </w:t>
      </w:r>
      <w:r w:rsidRPr="00B55701">
        <w:rPr>
          <w:i/>
          <w:iCs/>
        </w:rPr>
        <w:t>Nat Med</w:t>
      </w:r>
      <w:r w:rsidRPr="00B55701">
        <w:t xml:space="preserve"> 2011; 17: 1060–1065.</w:t>
      </w:r>
    </w:p>
    <w:p w14:paraId="43197A72" w14:textId="77777777" w:rsidR="00B55701" w:rsidRPr="00B55701" w:rsidRDefault="00B55701" w:rsidP="00B55701">
      <w:pPr>
        <w:pStyle w:val="Bibliography"/>
      </w:pPr>
      <w:r w:rsidRPr="00B55701">
        <w:t xml:space="preserve">52. </w:t>
      </w:r>
      <w:r w:rsidRPr="00B55701">
        <w:tab/>
        <w:t xml:space="preserve">Feltner DE, Evans KR. Phase II development and the path to personalized medicine in CNS disease. </w:t>
      </w:r>
      <w:r w:rsidRPr="00B55701">
        <w:rPr>
          <w:i/>
          <w:iCs/>
        </w:rPr>
        <w:t>Essential CNS Drug Development</w:t>
      </w:r>
      <w:r w:rsidRPr="00B55701">
        <w:t xml:space="preserve"> 2012; 70–91.</w:t>
      </w:r>
    </w:p>
    <w:p w14:paraId="437B2E5F" w14:textId="77777777" w:rsidR="00B55701" w:rsidRPr="00B55701" w:rsidRDefault="00B55701" w:rsidP="00B55701">
      <w:pPr>
        <w:pStyle w:val="Bibliography"/>
      </w:pPr>
      <w:r w:rsidRPr="00B55701">
        <w:t xml:space="preserve">53. </w:t>
      </w:r>
      <w:r w:rsidRPr="00B55701">
        <w:tab/>
        <w:t xml:space="preserve">Kimmelman J, London AJ. The Structure of Clinical Translation: Efficiency, Information, and Ethics. </w:t>
      </w:r>
      <w:r w:rsidRPr="00B55701">
        <w:rPr>
          <w:i/>
          <w:iCs/>
        </w:rPr>
        <w:t>Hastings Center Report</w:t>
      </w:r>
      <w:r w:rsidRPr="00B55701">
        <w:t xml:space="preserve"> 2015; 45: 27–39.</w:t>
      </w:r>
    </w:p>
    <w:p w14:paraId="67AECCE0" w14:textId="77777777" w:rsidR="00B55701" w:rsidRPr="00B55701" w:rsidRDefault="00B55701" w:rsidP="00B55701">
      <w:pPr>
        <w:pStyle w:val="Bibliography"/>
      </w:pPr>
      <w:r w:rsidRPr="00B55701">
        <w:t xml:space="preserve">54. </w:t>
      </w:r>
      <w:r w:rsidRPr="00B55701">
        <w:tab/>
      </w:r>
      <w:proofErr w:type="spellStart"/>
      <w:r w:rsidRPr="00B55701">
        <w:t>Kesselheim</w:t>
      </w:r>
      <w:proofErr w:type="spellEnd"/>
      <w:r w:rsidRPr="00B55701">
        <w:t xml:space="preserve"> AS, Hwang TJ, Franklin JM. Two decades of new drug development for central nervous system disorders. </w:t>
      </w:r>
      <w:r w:rsidRPr="00B55701">
        <w:rPr>
          <w:i/>
          <w:iCs/>
        </w:rPr>
        <w:t>Nature Reviews Drug Discovery</w:t>
      </w:r>
      <w:r w:rsidRPr="00B55701">
        <w:t xml:space="preserve"> 2015; 14: 815–816.</w:t>
      </w:r>
    </w:p>
    <w:p w14:paraId="37F68976" w14:textId="77777777" w:rsidR="00B55701" w:rsidRPr="00B55701" w:rsidRDefault="00B55701" w:rsidP="00B55701">
      <w:pPr>
        <w:pStyle w:val="Bibliography"/>
      </w:pPr>
      <w:r w:rsidRPr="00B55701">
        <w:lastRenderedPageBreak/>
        <w:t xml:space="preserve">55. </w:t>
      </w:r>
      <w:r w:rsidRPr="00B55701">
        <w:tab/>
        <w:t xml:space="preserve">London AJ, Kimmelman J. Why clinical translation cannot succeed without failure. </w:t>
      </w:r>
      <w:proofErr w:type="spellStart"/>
      <w:r w:rsidRPr="00B55701">
        <w:rPr>
          <w:i/>
          <w:iCs/>
        </w:rPr>
        <w:t>eLife</w:t>
      </w:r>
      <w:proofErr w:type="spellEnd"/>
      <w:r w:rsidRPr="00B55701">
        <w:t xml:space="preserve"> 2015; 4: e12844.</w:t>
      </w:r>
    </w:p>
    <w:p w14:paraId="080456C7" w14:textId="77777777" w:rsidR="00B55701" w:rsidRPr="00B55701" w:rsidRDefault="00B55701" w:rsidP="00B55701">
      <w:pPr>
        <w:pStyle w:val="Bibliography"/>
      </w:pPr>
      <w:r w:rsidRPr="00B55701">
        <w:t xml:space="preserve">56. </w:t>
      </w:r>
      <w:r w:rsidRPr="00B55701">
        <w:tab/>
      </w:r>
      <w:proofErr w:type="spellStart"/>
      <w:r w:rsidRPr="00B55701">
        <w:t>Knopman</w:t>
      </w:r>
      <w:proofErr w:type="spellEnd"/>
      <w:r w:rsidRPr="00B55701">
        <w:t xml:space="preserve"> DS. Lowering of Amyloid-Beta by β-Secretase Inhibitors - Some Informative Failures. </w:t>
      </w:r>
      <w:r w:rsidRPr="00B55701">
        <w:rPr>
          <w:i/>
          <w:iCs/>
        </w:rPr>
        <w:t xml:space="preserve">N </w:t>
      </w:r>
      <w:proofErr w:type="spellStart"/>
      <w:r w:rsidRPr="00B55701">
        <w:rPr>
          <w:i/>
          <w:iCs/>
        </w:rPr>
        <w:t>Engl</w:t>
      </w:r>
      <w:proofErr w:type="spellEnd"/>
      <w:r w:rsidRPr="00B55701">
        <w:rPr>
          <w:i/>
          <w:iCs/>
        </w:rPr>
        <w:t xml:space="preserve"> J Med</w:t>
      </w:r>
      <w:r w:rsidRPr="00B55701">
        <w:t xml:space="preserve"> 2019; 380: 1476–1478.</w:t>
      </w:r>
    </w:p>
    <w:p w14:paraId="2981BAC7" w14:textId="77777777" w:rsidR="00B55701" w:rsidRPr="00B55701" w:rsidRDefault="00B55701" w:rsidP="00B55701">
      <w:pPr>
        <w:pStyle w:val="Bibliography"/>
      </w:pPr>
      <w:r w:rsidRPr="00B55701">
        <w:t xml:space="preserve">57. </w:t>
      </w:r>
      <w:r w:rsidRPr="00B55701">
        <w:tab/>
        <w:t xml:space="preserve">Rubinstein LV, Korn EL, </w:t>
      </w:r>
      <w:proofErr w:type="spellStart"/>
      <w:r w:rsidRPr="00B55701">
        <w:t>Freidlin</w:t>
      </w:r>
      <w:proofErr w:type="spellEnd"/>
      <w:r w:rsidRPr="00B55701">
        <w:t xml:space="preserve"> B, et al. Design issues of randomized phase II trials and a proposal for phase II screening trials. </w:t>
      </w:r>
      <w:r w:rsidRPr="00B55701">
        <w:rPr>
          <w:i/>
          <w:iCs/>
        </w:rPr>
        <w:t>J Clin Oncol</w:t>
      </w:r>
      <w:r w:rsidRPr="00B55701">
        <w:t xml:space="preserve"> 2005; 23: 7199–7206.</w:t>
      </w:r>
    </w:p>
    <w:p w14:paraId="70E73DC1" w14:textId="77777777" w:rsidR="00B55701" w:rsidRPr="00B55701" w:rsidRDefault="00B55701" w:rsidP="00B55701">
      <w:pPr>
        <w:pStyle w:val="Bibliography"/>
      </w:pPr>
      <w:r w:rsidRPr="00B55701">
        <w:t xml:space="preserve">58. </w:t>
      </w:r>
      <w:r w:rsidRPr="00B55701">
        <w:tab/>
      </w:r>
      <w:proofErr w:type="spellStart"/>
      <w:r w:rsidRPr="00B55701">
        <w:t>Speich</w:t>
      </w:r>
      <w:proofErr w:type="spellEnd"/>
      <w:r w:rsidRPr="00B55701">
        <w:t xml:space="preserve"> B, von </w:t>
      </w:r>
      <w:proofErr w:type="spellStart"/>
      <w:r w:rsidRPr="00B55701">
        <w:t>Niederhäusern</w:t>
      </w:r>
      <w:proofErr w:type="spellEnd"/>
      <w:r w:rsidRPr="00B55701">
        <w:t xml:space="preserve"> B, Schur N, et al. Systematic review on costs and resource use of randomized clinical trials shows a lack of transparent and comprehensive data. </w:t>
      </w:r>
      <w:r w:rsidRPr="00B55701">
        <w:rPr>
          <w:i/>
          <w:iCs/>
        </w:rPr>
        <w:t>J Clin Epidemiol</w:t>
      </w:r>
      <w:r w:rsidRPr="00B55701">
        <w:t xml:space="preserve"> 2018; 96: 1–11.</w:t>
      </w:r>
    </w:p>
    <w:p w14:paraId="723910AB" w14:textId="77777777" w:rsidR="00B55701" w:rsidRPr="00B55701" w:rsidRDefault="00B55701" w:rsidP="00B55701">
      <w:pPr>
        <w:pStyle w:val="Bibliography"/>
      </w:pPr>
      <w:r w:rsidRPr="00B55701">
        <w:t xml:space="preserve">59. </w:t>
      </w:r>
      <w:r w:rsidRPr="00B55701">
        <w:tab/>
        <w:t xml:space="preserve">Martin L, Hutchens M, Hawkins C, et al. How much do clinical trials cost? </w:t>
      </w:r>
      <w:r w:rsidRPr="00B55701">
        <w:rPr>
          <w:i/>
          <w:iCs/>
        </w:rPr>
        <w:t xml:space="preserve">Nat Rev Drug </w:t>
      </w:r>
      <w:proofErr w:type="spellStart"/>
      <w:r w:rsidRPr="00B55701">
        <w:rPr>
          <w:i/>
          <w:iCs/>
        </w:rPr>
        <w:t>Discov</w:t>
      </w:r>
      <w:proofErr w:type="spellEnd"/>
      <w:r w:rsidRPr="00B55701">
        <w:t xml:space="preserve"> 2017; 16: 381–382.</w:t>
      </w:r>
    </w:p>
    <w:p w14:paraId="12415E32" w14:textId="77777777" w:rsidR="00B55701" w:rsidRPr="00B55701" w:rsidRDefault="00B55701" w:rsidP="00B55701">
      <w:pPr>
        <w:pStyle w:val="Bibliography"/>
      </w:pPr>
      <w:r w:rsidRPr="00B55701">
        <w:t xml:space="preserve">60. </w:t>
      </w:r>
      <w:r w:rsidRPr="00B55701">
        <w:tab/>
      </w:r>
      <w:proofErr w:type="spellStart"/>
      <w:r w:rsidRPr="00B55701">
        <w:t>Nipp</w:t>
      </w:r>
      <w:proofErr w:type="spellEnd"/>
      <w:r w:rsidRPr="00B55701">
        <w:t xml:space="preserve"> RD, Lee H, Gorton E, et al. Addressing the Financial Burden of Cancer Clinical Trial Participation: Longitudinal Effects of an Equity Intervention. </w:t>
      </w:r>
      <w:r w:rsidRPr="00B55701">
        <w:rPr>
          <w:i/>
          <w:iCs/>
        </w:rPr>
        <w:t>Oncologist</w:t>
      </w:r>
      <w:r w:rsidRPr="00B55701">
        <w:t xml:space="preserve"> 2019; 24: 1048–1055.</w:t>
      </w:r>
    </w:p>
    <w:p w14:paraId="70C75131" w14:textId="77777777" w:rsidR="00B55701" w:rsidRPr="00B55701" w:rsidRDefault="00B55701" w:rsidP="00B55701">
      <w:pPr>
        <w:pStyle w:val="Bibliography"/>
      </w:pPr>
      <w:r w:rsidRPr="00B55701">
        <w:t xml:space="preserve">61. </w:t>
      </w:r>
      <w:r w:rsidRPr="00B55701">
        <w:tab/>
        <w:t xml:space="preserve">Munro AJ, </w:t>
      </w:r>
      <w:proofErr w:type="spellStart"/>
      <w:r w:rsidRPr="00B55701">
        <w:t>Sebag</w:t>
      </w:r>
      <w:proofErr w:type="spellEnd"/>
      <w:r w:rsidRPr="00B55701">
        <w:t xml:space="preserve">-Montefiore D. Opportunity cost--a neglected aspect of cancer treatment. </w:t>
      </w:r>
      <w:r w:rsidRPr="00B55701">
        <w:rPr>
          <w:i/>
          <w:iCs/>
        </w:rPr>
        <w:t>Br J Cancer</w:t>
      </w:r>
      <w:r w:rsidRPr="00B55701">
        <w:t xml:space="preserve"> 1992; 65: 309–310.</w:t>
      </w:r>
    </w:p>
    <w:p w14:paraId="2982CB60" w14:textId="77777777" w:rsidR="00B55701" w:rsidRPr="00B55701" w:rsidRDefault="00B55701" w:rsidP="00B55701">
      <w:pPr>
        <w:pStyle w:val="Bibliography"/>
      </w:pPr>
      <w:r w:rsidRPr="00B55701">
        <w:t xml:space="preserve">62. </w:t>
      </w:r>
      <w:r w:rsidRPr="00B55701">
        <w:tab/>
        <w:t xml:space="preserve">Henry DH, Viswanathan HN, Elkin EP, et al. Symptoms and treatment burden associated with cancer treatment: results from a cross-sectional national survey in the U.S. </w:t>
      </w:r>
      <w:r w:rsidRPr="00B55701">
        <w:rPr>
          <w:i/>
          <w:iCs/>
        </w:rPr>
        <w:t>Support Care Cancer</w:t>
      </w:r>
      <w:r w:rsidRPr="00B55701">
        <w:t xml:space="preserve"> 2008; 16: 791–801.</w:t>
      </w:r>
    </w:p>
    <w:p w14:paraId="19C0DE0C" w14:textId="77777777" w:rsidR="00B55701" w:rsidRPr="00B55701" w:rsidRDefault="00B55701" w:rsidP="00B55701">
      <w:pPr>
        <w:pStyle w:val="Bibliography"/>
      </w:pPr>
      <w:r w:rsidRPr="00B55701">
        <w:t xml:space="preserve">63. </w:t>
      </w:r>
      <w:r w:rsidRPr="00B55701">
        <w:tab/>
        <w:t xml:space="preserve">Bange EM, Doucette A, Gabriel PE, et al. Opportunity Costs of Receiving Palliative Chemotherapy for Metastatic Pancreatic Ductal Adenocarcinoma. </w:t>
      </w:r>
      <w:r w:rsidRPr="00B55701">
        <w:rPr>
          <w:i/>
          <w:iCs/>
        </w:rPr>
        <w:t>JCO Oncology Practice</w:t>
      </w:r>
      <w:r w:rsidRPr="00B55701">
        <w:t xml:space="preserve">. </w:t>
      </w:r>
      <w:proofErr w:type="spellStart"/>
      <w:r w:rsidRPr="00B55701">
        <w:t>Epub</w:t>
      </w:r>
      <w:proofErr w:type="spellEnd"/>
      <w:r w:rsidRPr="00B55701">
        <w:t xml:space="preserve"> ahead of print 4 March 2020. DOI: 10.1200/JOP.19.00328.</w:t>
      </w:r>
    </w:p>
    <w:p w14:paraId="1713205E" w14:textId="77777777" w:rsidR="00B55701" w:rsidRPr="00B55701" w:rsidRDefault="00B55701" w:rsidP="00B55701">
      <w:pPr>
        <w:pStyle w:val="Bibliography"/>
      </w:pPr>
      <w:r w:rsidRPr="00B55701">
        <w:t xml:space="preserve">64. </w:t>
      </w:r>
      <w:r w:rsidRPr="00B55701">
        <w:tab/>
        <w:t xml:space="preserve">Freedman B. Equipoise and the Ethics of Clinical Research. </w:t>
      </w:r>
      <w:r w:rsidRPr="00B55701">
        <w:rPr>
          <w:i/>
          <w:iCs/>
        </w:rPr>
        <w:t>New England Journal of Medicine</w:t>
      </w:r>
      <w:r w:rsidRPr="00B55701">
        <w:t xml:space="preserve"> 1987; 317: 141–145.</w:t>
      </w:r>
    </w:p>
    <w:p w14:paraId="09FFA660" w14:textId="7D11E278" w:rsidR="000B4596" w:rsidRDefault="00000000" w:rsidP="00A841BF">
      <w:r>
        <w:fldChar w:fldCharType="end"/>
      </w:r>
    </w:p>
    <w:p w14:paraId="4EC21D98" w14:textId="07F637D9" w:rsidR="00A841BF" w:rsidRDefault="00A841BF" w:rsidP="00A841BF"/>
    <w:p w14:paraId="17D86CAF" w14:textId="215B3484" w:rsidR="00A841BF" w:rsidRPr="00A841BF" w:rsidRDefault="00A841BF" w:rsidP="00A841BF"/>
    <w:sectPr w:rsidR="00A841BF" w:rsidRPr="00A841BF" w:rsidSect="003C2917">
      <w:footerReference w:type="even"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091C10" w14:textId="77777777" w:rsidR="00AD0CDD" w:rsidRDefault="00AD0CDD" w:rsidP="00470C84">
      <w:r>
        <w:separator/>
      </w:r>
    </w:p>
  </w:endnote>
  <w:endnote w:type="continuationSeparator" w:id="0">
    <w:p w14:paraId="52168BC6" w14:textId="77777777" w:rsidR="00AD0CDD" w:rsidRDefault="00AD0CDD" w:rsidP="00470C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65291258"/>
      <w:docPartObj>
        <w:docPartGallery w:val="Page Numbers (Bottom of Page)"/>
        <w:docPartUnique/>
      </w:docPartObj>
    </w:sdtPr>
    <w:sdtContent>
      <w:p w14:paraId="3DEDA98B" w14:textId="20EAAE8A" w:rsidR="00E025F0" w:rsidRDefault="00E025F0" w:rsidP="00D21AB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BC349A8" w14:textId="77777777" w:rsidR="00E025F0" w:rsidRDefault="00E025F0" w:rsidP="00B96A1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0058781"/>
      <w:docPartObj>
        <w:docPartGallery w:val="Page Numbers (Bottom of Page)"/>
        <w:docPartUnique/>
      </w:docPartObj>
    </w:sdtPr>
    <w:sdtContent>
      <w:p w14:paraId="7A6AB566" w14:textId="7882C920" w:rsidR="00E025F0" w:rsidRDefault="00E025F0" w:rsidP="00D21AB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5056118" w14:textId="77777777" w:rsidR="00E025F0" w:rsidRDefault="00E025F0" w:rsidP="00B96A1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3A6896" w14:textId="77777777" w:rsidR="00AD0CDD" w:rsidRDefault="00AD0CDD" w:rsidP="00470C84">
      <w:r>
        <w:separator/>
      </w:r>
    </w:p>
  </w:footnote>
  <w:footnote w:type="continuationSeparator" w:id="0">
    <w:p w14:paraId="348D454D" w14:textId="77777777" w:rsidR="00AD0CDD" w:rsidRDefault="00AD0CDD" w:rsidP="00470C8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7F20B6"/>
    <w:multiLevelType w:val="hybridMultilevel"/>
    <w:tmpl w:val="37C861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CB21C3"/>
    <w:multiLevelType w:val="hybridMultilevel"/>
    <w:tmpl w:val="26C485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0A87FCE"/>
    <w:multiLevelType w:val="hybridMultilevel"/>
    <w:tmpl w:val="F28230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4830ACC"/>
    <w:multiLevelType w:val="hybridMultilevel"/>
    <w:tmpl w:val="EB0607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30831532">
    <w:abstractNumId w:val="3"/>
  </w:num>
  <w:num w:numId="2" w16cid:durableId="354385562">
    <w:abstractNumId w:val="1"/>
  </w:num>
  <w:num w:numId="3" w16cid:durableId="1333724047">
    <w:abstractNumId w:val="0"/>
  </w:num>
  <w:num w:numId="4" w16cid:durableId="176758093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Moyer">
    <w15:presenceInfo w15:providerId="None" w15:userId="Hannah Moy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1"/>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41BF"/>
    <w:rsid w:val="0000324F"/>
    <w:rsid w:val="000112F3"/>
    <w:rsid w:val="000176F3"/>
    <w:rsid w:val="000201B1"/>
    <w:rsid w:val="00021B8E"/>
    <w:rsid w:val="00021E6A"/>
    <w:rsid w:val="0002292C"/>
    <w:rsid w:val="00030B25"/>
    <w:rsid w:val="0003490C"/>
    <w:rsid w:val="00034FFB"/>
    <w:rsid w:val="00066529"/>
    <w:rsid w:val="00071891"/>
    <w:rsid w:val="00074693"/>
    <w:rsid w:val="000863E0"/>
    <w:rsid w:val="000872AD"/>
    <w:rsid w:val="00092D70"/>
    <w:rsid w:val="000A5C0C"/>
    <w:rsid w:val="000B0018"/>
    <w:rsid w:val="000B4596"/>
    <w:rsid w:val="000B69E2"/>
    <w:rsid w:val="000C023A"/>
    <w:rsid w:val="000C59B4"/>
    <w:rsid w:val="000D1EDB"/>
    <w:rsid w:val="000D211A"/>
    <w:rsid w:val="00101F5B"/>
    <w:rsid w:val="00103154"/>
    <w:rsid w:val="001034AE"/>
    <w:rsid w:val="00115CD2"/>
    <w:rsid w:val="001160F0"/>
    <w:rsid w:val="00116F80"/>
    <w:rsid w:val="001347DF"/>
    <w:rsid w:val="00142E9D"/>
    <w:rsid w:val="00172F1C"/>
    <w:rsid w:val="00176677"/>
    <w:rsid w:val="00192BAA"/>
    <w:rsid w:val="00197A87"/>
    <w:rsid w:val="001C3C42"/>
    <w:rsid w:val="001C7502"/>
    <w:rsid w:val="001D0F52"/>
    <w:rsid w:val="001D17C2"/>
    <w:rsid w:val="001D61B5"/>
    <w:rsid w:val="001D7BBF"/>
    <w:rsid w:val="001F1D0C"/>
    <w:rsid w:val="00206433"/>
    <w:rsid w:val="002272C3"/>
    <w:rsid w:val="002275AE"/>
    <w:rsid w:val="00230AA4"/>
    <w:rsid w:val="0024200E"/>
    <w:rsid w:val="00244616"/>
    <w:rsid w:val="00245CE7"/>
    <w:rsid w:val="00246555"/>
    <w:rsid w:val="00250057"/>
    <w:rsid w:val="002538CE"/>
    <w:rsid w:val="002569FC"/>
    <w:rsid w:val="002579E1"/>
    <w:rsid w:val="00263145"/>
    <w:rsid w:val="00265EAC"/>
    <w:rsid w:val="00266B3D"/>
    <w:rsid w:val="0027224C"/>
    <w:rsid w:val="00283DEF"/>
    <w:rsid w:val="00286C5E"/>
    <w:rsid w:val="00295308"/>
    <w:rsid w:val="00295890"/>
    <w:rsid w:val="002A2863"/>
    <w:rsid w:val="002C3CB2"/>
    <w:rsid w:val="002C657B"/>
    <w:rsid w:val="002E3FA9"/>
    <w:rsid w:val="002F18B4"/>
    <w:rsid w:val="002F3811"/>
    <w:rsid w:val="00300327"/>
    <w:rsid w:val="00303265"/>
    <w:rsid w:val="0030711B"/>
    <w:rsid w:val="003247A1"/>
    <w:rsid w:val="00326571"/>
    <w:rsid w:val="003422EC"/>
    <w:rsid w:val="0035379F"/>
    <w:rsid w:val="00353AF3"/>
    <w:rsid w:val="00354B73"/>
    <w:rsid w:val="00376E00"/>
    <w:rsid w:val="0038415B"/>
    <w:rsid w:val="00387D11"/>
    <w:rsid w:val="0039689F"/>
    <w:rsid w:val="003A71BA"/>
    <w:rsid w:val="003B0A29"/>
    <w:rsid w:val="003B1A63"/>
    <w:rsid w:val="003C2917"/>
    <w:rsid w:val="003D5608"/>
    <w:rsid w:val="003D5D7F"/>
    <w:rsid w:val="003D604A"/>
    <w:rsid w:val="003E076D"/>
    <w:rsid w:val="003E6F03"/>
    <w:rsid w:val="003F0D2A"/>
    <w:rsid w:val="003F399A"/>
    <w:rsid w:val="003F7E8D"/>
    <w:rsid w:val="00413778"/>
    <w:rsid w:val="004163D2"/>
    <w:rsid w:val="00417583"/>
    <w:rsid w:val="00431E87"/>
    <w:rsid w:val="00444FCF"/>
    <w:rsid w:val="0045180B"/>
    <w:rsid w:val="0046642A"/>
    <w:rsid w:val="00470C84"/>
    <w:rsid w:val="00471092"/>
    <w:rsid w:val="00471622"/>
    <w:rsid w:val="00474B15"/>
    <w:rsid w:val="00481A25"/>
    <w:rsid w:val="004A4072"/>
    <w:rsid w:val="004B1EED"/>
    <w:rsid w:val="004B226E"/>
    <w:rsid w:val="004B4E05"/>
    <w:rsid w:val="004B5285"/>
    <w:rsid w:val="004B5400"/>
    <w:rsid w:val="004D338D"/>
    <w:rsid w:val="004D400A"/>
    <w:rsid w:val="004D70CF"/>
    <w:rsid w:val="004F2A91"/>
    <w:rsid w:val="004F7A61"/>
    <w:rsid w:val="004F7D15"/>
    <w:rsid w:val="00502573"/>
    <w:rsid w:val="0051353A"/>
    <w:rsid w:val="00520EED"/>
    <w:rsid w:val="00527D5E"/>
    <w:rsid w:val="00531D2C"/>
    <w:rsid w:val="005376B8"/>
    <w:rsid w:val="00570BFF"/>
    <w:rsid w:val="005802B3"/>
    <w:rsid w:val="00581A68"/>
    <w:rsid w:val="00582832"/>
    <w:rsid w:val="005846DE"/>
    <w:rsid w:val="00585A05"/>
    <w:rsid w:val="00595C9B"/>
    <w:rsid w:val="005B7CA6"/>
    <w:rsid w:val="005D1785"/>
    <w:rsid w:val="005D53BE"/>
    <w:rsid w:val="005D5BF3"/>
    <w:rsid w:val="005E5C3F"/>
    <w:rsid w:val="005E6833"/>
    <w:rsid w:val="005E7294"/>
    <w:rsid w:val="005F08EE"/>
    <w:rsid w:val="0060759E"/>
    <w:rsid w:val="00611C31"/>
    <w:rsid w:val="00612E9B"/>
    <w:rsid w:val="00623456"/>
    <w:rsid w:val="00636053"/>
    <w:rsid w:val="006361CE"/>
    <w:rsid w:val="00655767"/>
    <w:rsid w:val="00665CDA"/>
    <w:rsid w:val="00667B4D"/>
    <w:rsid w:val="006A2635"/>
    <w:rsid w:val="006A3B35"/>
    <w:rsid w:val="006A6A2D"/>
    <w:rsid w:val="006C340D"/>
    <w:rsid w:val="006E7C00"/>
    <w:rsid w:val="006F7F01"/>
    <w:rsid w:val="00700FAB"/>
    <w:rsid w:val="00712700"/>
    <w:rsid w:val="00735561"/>
    <w:rsid w:val="00745613"/>
    <w:rsid w:val="00753948"/>
    <w:rsid w:val="00756DA9"/>
    <w:rsid w:val="0077148A"/>
    <w:rsid w:val="00777990"/>
    <w:rsid w:val="007863B6"/>
    <w:rsid w:val="007875E1"/>
    <w:rsid w:val="007A16E2"/>
    <w:rsid w:val="007C09C3"/>
    <w:rsid w:val="007C183A"/>
    <w:rsid w:val="007C4014"/>
    <w:rsid w:val="007D4CBE"/>
    <w:rsid w:val="007E1AA4"/>
    <w:rsid w:val="007F327C"/>
    <w:rsid w:val="007F3B18"/>
    <w:rsid w:val="00801A78"/>
    <w:rsid w:val="00812702"/>
    <w:rsid w:val="00814F24"/>
    <w:rsid w:val="0082292A"/>
    <w:rsid w:val="00825209"/>
    <w:rsid w:val="008327F5"/>
    <w:rsid w:val="00832B09"/>
    <w:rsid w:val="008349AC"/>
    <w:rsid w:val="00837FFB"/>
    <w:rsid w:val="00843EB1"/>
    <w:rsid w:val="00850A89"/>
    <w:rsid w:val="008614BA"/>
    <w:rsid w:val="00864F43"/>
    <w:rsid w:val="00870B0E"/>
    <w:rsid w:val="00873C8C"/>
    <w:rsid w:val="00881D3C"/>
    <w:rsid w:val="0089503B"/>
    <w:rsid w:val="008964CF"/>
    <w:rsid w:val="008B124D"/>
    <w:rsid w:val="008B3787"/>
    <w:rsid w:val="008B5D00"/>
    <w:rsid w:val="008B7857"/>
    <w:rsid w:val="008C6BDD"/>
    <w:rsid w:val="008C72D1"/>
    <w:rsid w:val="008D1162"/>
    <w:rsid w:val="008D6EC1"/>
    <w:rsid w:val="008E3165"/>
    <w:rsid w:val="008F12B8"/>
    <w:rsid w:val="00901D9F"/>
    <w:rsid w:val="009054A2"/>
    <w:rsid w:val="00906E91"/>
    <w:rsid w:val="00912B16"/>
    <w:rsid w:val="00915521"/>
    <w:rsid w:val="00927ED9"/>
    <w:rsid w:val="009350C0"/>
    <w:rsid w:val="00947AF5"/>
    <w:rsid w:val="00950145"/>
    <w:rsid w:val="00962C96"/>
    <w:rsid w:val="0096596C"/>
    <w:rsid w:val="00966853"/>
    <w:rsid w:val="0097021A"/>
    <w:rsid w:val="00970B2C"/>
    <w:rsid w:val="00981D7D"/>
    <w:rsid w:val="00992C02"/>
    <w:rsid w:val="009A5F41"/>
    <w:rsid w:val="009B05B8"/>
    <w:rsid w:val="009B6C2F"/>
    <w:rsid w:val="009D5A37"/>
    <w:rsid w:val="009D5D8F"/>
    <w:rsid w:val="009E02A5"/>
    <w:rsid w:val="009F0618"/>
    <w:rsid w:val="009F39E9"/>
    <w:rsid w:val="009F5B51"/>
    <w:rsid w:val="00A05916"/>
    <w:rsid w:val="00A21A79"/>
    <w:rsid w:val="00A22983"/>
    <w:rsid w:val="00A2372B"/>
    <w:rsid w:val="00A32292"/>
    <w:rsid w:val="00A32571"/>
    <w:rsid w:val="00A32976"/>
    <w:rsid w:val="00A36923"/>
    <w:rsid w:val="00A43A2C"/>
    <w:rsid w:val="00A63B60"/>
    <w:rsid w:val="00A70259"/>
    <w:rsid w:val="00A7633F"/>
    <w:rsid w:val="00A82659"/>
    <w:rsid w:val="00A841BF"/>
    <w:rsid w:val="00A84EA4"/>
    <w:rsid w:val="00A906A5"/>
    <w:rsid w:val="00A93246"/>
    <w:rsid w:val="00AA0B12"/>
    <w:rsid w:val="00AB1EF6"/>
    <w:rsid w:val="00AB7DD4"/>
    <w:rsid w:val="00AC0276"/>
    <w:rsid w:val="00AD0CDD"/>
    <w:rsid w:val="00AF0FE1"/>
    <w:rsid w:val="00AF3BB6"/>
    <w:rsid w:val="00B07780"/>
    <w:rsid w:val="00B17802"/>
    <w:rsid w:val="00B201B6"/>
    <w:rsid w:val="00B22DBD"/>
    <w:rsid w:val="00B361E9"/>
    <w:rsid w:val="00B36681"/>
    <w:rsid w:val="00B368BF"/>
    <w:rsid w:val="00B37DA0"/>
    <w:rsid w:val="00B55701"/>
    <w:rsid w:val="00B56092"/>
    <w:rsid w:val="00B61A93"/>
    <w:rsid w:val="00B62337"/>
    <w:rsid w:val="00B96919"/>
    <w:rsid w:val="00B969B5"/>
    <w:rsid w:val="00B96A13"/>
    <w:rsid w:val="00BA3566"/>
    <w:rsid w:val="00BA3FA5"/>
    <w:rsid w:val="00BC1081"/>
    <w:rsid w:val="00BC62EB"/>
    <w:rsid w:val="00BE73F0"/>
    <w:rsid w:val="00BF66C9"/>
    <w:rsid w:val="00C115FF"/>
    <w:rsid w:val="00C34F9B"/>
    <w:rsid w:val="00C45ACD"/>
    <w:rsid w:val="00C54C36"/>
    <w:rsid w:val="00C63FEF"/>
    <w:rsid w:val="00C72332"/>
    <w:rsid w:val="00C72DEE"/>
    <w:rsid w:val="00C94E82"/>
    <w:rsid w:val="00C961B4"/>
    <w:rsid w:val="00CA08D3"/>
    <w:rsid w:val="00CA0D2A"/>
    <w:rsid w:val="00CA6872"/>
    <w:rsid w:val="00CB44EA"/>
    <w:rsid w:val="00CC5BC2"/>
    <w:rsid w:val="00CD00E6"/>
    <w:rsid w:val="00CF0805"/>
    <w:rsid w:val="00CF3F07"/>
    <w:rsid w:val="00CF52D4"/>
    <w:rsid w:val="00D021E9"/>
    <w:rsid w:val="00D063DE"/>
    <w:rsid w:val="00D10A28"/>
    <w:rsid w:val="00D124A8"/>
    <w:rsid w:val="00D45110"/>
    <w:rsid w:val="00D539AF"/>
    <w:rsid w:val="00D6037C"/>
    <w:rsid w:val="00D6398B"/>
    <w:rsid w:val="00D74C49"/>
    <w:rsid w:val="00D83349"/>
    <w:rsid w:val="00D845EA"/>
    <w:rsid w:val="00DA7AA3"/>
    <w:rsid w:val="00DA7E9F"/>
    <w:rsid w:val="00DB4CAC"/>
    <w:rsid w:val="00DB4F41"/>
    <w:rsid w:val="00DB5588"/>
    <w:rsid w:val="00DB6FFE"/>
    <w:rsid w:val="00DC11A0"/>
    <w:rsid w:val="00DD2E05"/>
    <w:rsid w:val="00DD436E"/>
    <w:rsid w:val="00DE5229"/>
    <w:rsid w:val="00DF5BFE"/>
    <w:rsid w:val="00E01124"/>
    <w:rsid w:val="00E025F0"/>
    <w:rsid w:val="00E02F08"/>
    <w:rsid w:val="00E13686"/>
    <w:rsid w:val="00E150CB"/>
    <w:rsid w:val="00E15F41"/>
    <w:rsid w:val="00E24295"/>
    <w:rsid w:val="00E25405"/>
    <w:rsid w:val="00E5528C"/>
    <w:rsid w:val="00E9218D"/>
    <w:rsid w:val="00EA422E"/>
    <w:rsid w:val="00EB1B19"/>
    <w:rsid w:val="00EB389A"/>
    <w:rsid w:val="00EB5636"/>
    <w:rsid w:val="00EB76DB"/>
    <w:rsid w:val="00EC55ED"/>
    <w:rsid w:val="00ED3333"/>
    <w:rsid w:val="00ED4AE0"/>
    <w:rsid w:val="00ED58D4"/>
    <w:rsid w:val="00EE6D3D"/>
    <w:rsid w:val="00EF64FA"/>
    <w:rsid w:val="00EF6B5B"/>
    <w:rsid w:val="00F203AB"/>
    <w:rsid w:val="00F30B60"/>
    <w:rsid w:val="00F324BA"/>
    <w:rsid w:val="00F35DE4"/>
    <w:rsid w:val="00F40E11"/>
    <w:rsid w:val="00F556A6"/>
    <w:rsid w:val="00F556C3"/>
    <w:rsid w:val="00F700AE"/>
    <w:rsid w:val="00F743AE"/>
    <w:rsid w:val="00F85B4A"/>
    <w:rsid w:val="00FA0194"/>
    <w:rsid w:val="00FA20CF"/>
    <w:rsid w:val="00FA4E9C"/>
    <w:rsid w:val="00FA79F1"/>
    <w:rsid w:val="00FB0AE3"/>
    <w:rsid w:val="00FC0AAC"/>
    <w:rsid w:val="00FC743E"/>
    <w:rsid w:val="00FE2E71"/>
    <w:rsid w:val="00FE308F"/>
    <w:rsid w:val="00FE7005"/>
    <w:rsid w:val="00FE7D27"/>
    <w:rsid w:val="00FF716F"/>
    <w:rsid w:val="00FF74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C17AFDF"/>
  <w14:defaultImageDpi w14:val="32767"/>
  <w15:chartTrackingRefBased/>
  <w15:docId w15:val="{08C322E1-842C-6F46-84A5-7F544BD48E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A841BF"/>
    <w:rPr>
      <w:rFonts w:ascii="Times New Roman" w:eastAsia="Times New Roman" w:hAnsi="Times New Roman" w:cs="Times New Roman"/>
    </w:rPr>
  </w:style>
  <w:style w:type="paragraph" w:styleId="Heading1">
    <w:name w:val="heading 1"/>
    <w:basedOn w:val="Normal"/>
    <w:link w:val="Heading1Char"/>
    <w:uiPriority w:val="9"/>
    <w:qFormat/>
    <w:rsid w:val="00A841BF"/>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841BF"/>
    <w:pPr>
      <w:ind w:left="720"/>
      <w:contextualSpacing/>
    </w:pPr>
  </w:style>
  <w:style w:type="character" w:styleId="CommentReference">
    <w:name w:val="annotation reference"/>
    <w:basedOn w:val="DefaultParagraphFont"/>
    <w:semiHidden/>
    <w:unhideWhenUsed/>
    <w:qFormat/>
    <w:rsid w:val="00A841BF"/>
    <w:rPr>
      <w:sz w:val="16"/>
      <w:szCs w:val="16"/>
    </w:rPr>
  </w:style>
  <w:style w:type="paragraph" w:styleId="CommentText">
    <w:name w:val="annotation text"/>
    <w:basedOn w:val="Normal"/>
    <w:link w:val="CommentTextChar"/>
    <w:uiPriority w:val="99"/>
    <w:unhideWhenUsed/>
    <w:rsid w:val="00A841BF"/>
    <w:rPr>
      <w:sz w:val="20"/>
      <w:szCs w:val="20"/>
    </w:rPr>
  </w:style>
  <w:style w:type="character" w:customStyle="1" w:styleId="CommentTextChar">
    <w:name w:val="Comment Text Char"/>
    <w:basedOn w:val="DefaultParagraphFont"/>
    <w:link w:val="CommentText"/>
    <w:uiPriority w:val="99"/>
    <w:rsid w:val="00A841BF"/>
    <w:rPr>
      <w:rFonts w:ascii="Times New Roman" w:eastAsia="Times New Roman" w:hAnsi="Times New Roman" w:cs="Times New Roman"/>
      <w:sz w:val="20"/>
      <w:szCs w:val="20"/>
    </w:rPr>
  </w:style>
  <w:style w:type="character" w:styleId="Hyperlink">
    <w:name w:val="Hyperlink"/>
    <w:basedOn w:val="DefaultParagraphFont"/>
    <w:uiPriority w:val="99"/>
    <w:unhideWhenUsed/>
    <w:rsid w:val="00A841BF"/>
    <w:rPr>
      <w:color w:val="0563C1" w:themeColor="hyperlink"/>
      <w:u w:val="single"/>
    </w:rPr>
  </w:style>
  <w:style w:type="paragraph" w:styleId="NormalWeb">
    <w:name w:val="Normal (Web)"/>
    <w:basedOn w:val="Normal"/>
    <w:uiPriority w:val="99"/>
    <w:unhideWhenUsed/>
    <w:rsid w:val="00A841BF"/>
    <w:pPr>
      <w:spacing w:before="100" w:beforeAutospacing="1" w:after="100" w:afterAutospacing="1"/>
    </w:pPr>
  </w:style>
  <w:style w:type="paragraph" w:customStyle="1" w:styleId="p">
    <w:name w:val="p"/>
    <w:basedOn w:val="Normal"/>
    <w:rsid w:val="00A841BF"/>
    <w:pPr>
      <w:spacing w:before="100" w:beforeAutospacing="1" w:after="100" w:afterAutospacing="1"/>
    </w:pPr>
  </w:style>
  <w:style w:type="character" w:customStyle="1" w:styleId="Heading1Char">
    <w:name w:val="Heading 1 Char"/>
    <w:basedOn w:val="DefaultParagraphFont"/>
    <w:link w:val="Heading1"/>
    <w:uiPriority w:val="9"/>
    <w:rsid w:val="00A841BF"/>
    <w:rPr>
      <w:rFonts w:ascii="Times New Roman" w:eastAsia="Times New Roman" w:hAnsi="Times New Roman" w:cs="Times New Roman"/>
      <w:b/>
      <w:bCs/>
      <w:kern w:val="36"/>
      <w:sz w:val="48"/>
      <w:szCs w:val="48"/>
    </w:rPr>
  </w:style>
  <w:style w:type="character" w:customStyle="1" w:styleId="title-text">
    <w:name w:val="title-text"/>
    <w:basedOn w:val="DefaultParagraphFont"/>
    <w:rsid w:val="00A841BF"/>
  </w:style>
  <w:style w:type="character" w:styleId="FollowedHyperlink">
    <w:name w:val="FollowedHyperlink"/>
    <w:basedOn w:val="DefaultParagraphFont"/>
    <w:uiPriority w:val="99"/>
    <w:semiHidden/>
    <w:unhideWhenUsed/>
    <w:rsid w:val="00A841BF"/>
    <w:rPr>
      <w:color w:val="954F72" w:themeColor="followedHyperlink"/>
      <w:u w:val="single"/>
    </w:rPr>
  </w:style>
  <w:style w:type="character" w:styleId="UnresolvedMention">
    <w:name w:val="Unresolved Mention"/>
    <w:basedOn w:val="DefaultParagraphFont"/>
    <w:uiPriority w:val="99"/>
    <w:rsid w:val="00A841BF"/>
    <w:rPr>
      <w:color w:val="605E5C"/>
      <w:shd w:val="clear" w:color="auto" w:fill="E1DFDD"/>
    </w:rPr>
  </w:style>
  <w:style w:type="paragraph" w:styleId="Bibliography">
    <w:name w:val="Bibliography"/>
    <w:basedOn w:val="Normal"/>
    <w:next w:val="Normal"/>
    <w:uiPriority w:val="37"/>
    <w:unhideWhenUsed/>
    <w:rsid w:val="00667B4D"/>
    <w:pPr>
      <w:tabs>
        <w:tab w:val="left" w:pos="500"/>
      </w:tabs>
      <w:spacing w:after="240"/>
      <w:ind w:left="504" w:hanging="504"/>
    </w:pPr>
  </w:style>
  <w:style w:type="paragraph" w:styleId="CommentSubject">
    <w:name w:val="annotation subject"/>
    <w:basedOn w:val="CommentText"/>
    <w:next w:val="CommentText"/>
    <w:link w:val="CommentSubjectChar"/>
    <w:uiPriority w:val="99"/>
    <w:semiHidden/>
    <w:unhideWhenUsed/>
    <w:rsid w:val="00812702"/>
    <w:rPr>
      <w:b/>
      <w:bCs/>
    </w:rPr>
  </w:style>
  <w:style w:type="character" w:customStyle="1" w:styleId="CommentSubjectChar">
    <w:name w:val="Comment Subject Char"/>
    <w:basedOn w:val="CommentTextChar"/>
    <w:link w:val="CommentSubject"/>
    <w:uiPriority w:val="99"/>
    <w:semiHidden/>
    <w:rsid w:val="00812702"/>
    <w:rPr>
      <w:rFonts w:ascii="Times New Roman" w:eastAsia="Times New Roman" w:hAnsi="Times New Roman" w:cs="Times New Roman"/>
      <w:b/>
      <w:bCs/>
      <w:sz w:val="20"/>
      <w:szCs w:val="20"/>
    </w:rPr>
  </w:style>
  <w:style w:type="paragraph" w:styleId="Header">
    <w:name w:val="header"/>
    <w:basedOn w:val="Normal"/>
    <w:link w:val="HeaderChar"/>
    <w:uiPriority w:val="99"/>
    <w:unhideWhenUsed/>
    <w:rsid w:val="00470C84"/>
    <w:pPr>
      <w:tabs>
        <w:tab w:val="center" w:pos="4680"/>
        <w:tab w:val="right" w:pos="9360"/>
      </w:tabs>
    </w:pPr>
  </w:style>
  <w:style w:type="character" w:customStyle="1" w:styleId="HeaderChar">
    <w:name w:val="Header Char"/>
    <w:basedOn w:val="DefaultParagraphFont"/>
    <w:link w:val="Header"/>
    <w:uiPriority w:val="99"/>
    <w:rsid w:val="00470C84"/>
    <w:rPr>
      <w:rFonts w:ascii="Times New Roman" w:eastAsia="Times New Roman" w:hAnsi="Times New Roman" w:cs="Times New Roman"/>
    </w:rPr>
  </w:style>
  <w:style w:type="paragraph" w:styleId="Footer">
    <w:name w:val="footer"/>
    <w:basedOn w:val="Normal"/>
    <w:link w:val="FooterChar"/>
    <w:uiPriority w:val="99"/>
    <w:unhideWhenUsed/>
    <w:rsid w:val="00470C84"/>
    <w:pPr>
      <w:tabs>
        <w:tab w:val="center" w:pos="4680"/>
        <w:tab w:val="right" w:pos="9360"/>
      </w:tabs>
    </w:pPr>
  </w:style>
  <w:style w:type="character" w:customStyle="1" w:styleId="FooterChar">
    <w:name w:val="Footer Char"/>
    <w:basedOn w:val="DefaultParagraphFont"/>
    <w:link w:val="Footer"/>
    <w:uiPriority w:val="99"/>
    <w:rsid w:val="00470C84"/>
    <w:rPr>
      <w:rFonts w:ascii="Times New Roman" w:eastAsia="Times New Roman" w:hAnsi="Times New Roman" w:cs="Times New Roman"/>
    </w:rPr>
  </w:style>
  <w:style w:type="paragraph" w:styleId="Revision">
    <w:name w:val="Revision"/>
    <w:hidden/>
    <w:uiPriority w:val="99"/>
    <w:semiHidden/>
    <w:rsid w:val="00230AA4"/>
    <w:rPr>
      <w:rFonts w:ascii="Times New Roman" w:eastAsia="Times New Roman" w:hAnsi="Times New Roman" w:cs="Times New Roman"/>
    </w:rPr>
  </w:style>
  <w:style w:type="character" w:styleId="PageNumber">
    <w:name w:val="page number"/>
    <w:basedOn w:val="DefaultParagraphFont"/>
    <w:uiPriority w:val="99"/>
    <w:semiHidden/>
    <w:unhideWhenUsed/>
    <w:rsid w:val="00E025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8882844">
      <w:bodyDiv w:val="1"/>
      <w:marLeft w:val="0"/>
      <w:marRight w:val="0"/>
      <w:marTop w:val="0"/>
      <w:marBottom w:val="0"/>
      <w:divBdr>
        <w:top w:val="none" w:sz="0" w:space="0" w:color="auto"/>
        <w:left w:val="none" w:sz="0" w:space="0" w:color="auto"/>
        <w:bottom w:val="none" w:sz="0" w:space="0" w:color="auto"/>
        <w:right w:val="none" w:sz="0" w:space="0" w:color="auto"/>
      </w:divBdr>
    </w:div>
    <w:div w:id="12679559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8EEC37-1999-D242-847C-00814172E0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0</TotalTime>
  <Pages>11</Pages>
  <Words>50574</Words>
  <Characters>288274</Characters>
  <Application>Microsoft Office Word</Application>
  <DocSecurity>0</DocSecurity>
  <Lines>2402</Lines>
  <Paragraphs>6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81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Moyer</dc:creator>
  <cp:keywords/>
  <dc:description/>
  <cp:lastModifiedBy>Hannah Moyer</cp:lastModifiedBy>
  <cp:revision>57</cp:revision>
  <cp:lastPrinted>2023-04-04T18:23:00Z</cp:lastPrinted>
  <dcterms:created xsi:type="dcterms:W3CDTF">2023-03-31T01:52:00Z</dcterms:created>
  <dcterms:modified xsi:type="dcterms:W3CDTF">2023-05-16T1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HlyRXEG5"/&gt;&lt;style id="http://www.zotero.org/styles/sage-vancouver" hasBibliography="1" bibliographyStyleHasBeenSet="1"/&gt;&lt;prefs&gt;&lt;pref name="fieldType" value="Field"/&gt;&lt;pref name="delayCitationUpdat</vt:lpwstr>
  </property>
  <property fmtid="{D5CDD505-2E9C-101B-9397-08002B2CF9AE}" pid="3" name="ZOTERO_PREF_2">
    <vt:lpwstr>es" value="true"/&gt;&lt;pref name="dontAskDelayCitationUpdates" value="true"/&gt;&lt;/prefs&gt;&lt;/data&gt;</vt:lpwstr>
  </property>
</Properties>
</file>